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0BFBD138" w:rsidR="00A26520" w:rsidRDefault="00A26520">
      <w:r w:rsidRPr="00554190">
        <w:rPr>
          <w:b/>
        </w:rPr>
        <w:t>Date</w:t>
      </w:r>
      <w:r w:rsidR="0074593E" w:rsidRPr="00554190">
        <w:rPr>
          <w:b/>
        </w:rPr>
        <w:t>:</w:t>
      </w:r>
      <w:r w:rsidR="00EE506E">
        <w:t xml:space="preserve">  </w:t>
      </w:r>
      <w:r w:rsidR="00CF6286">
        <w:t>11 November</w:t>
      </w:r>
      <w:r w:rsidR="00CB5628" w:rsidRPr="00CB5628">
        <w:t xml:space="preserve"> 201</w:t>
      </w:r>
      <w:r w:rsidR="00333C6B">
        <w:t>5</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F06CC7">
          <w:pPr>
            <w:pStyle w:val="TOC1"/>
            <w:tabs>
              <w:tab w:val="right" w:leader="dot" w:pos="9350"/>
            </w:tabs>
            <w:rPr>
              <w:rFonts w:eastAsiaTheme="minorEastAsia"/>
              <w:noProof/>
              <w:lang w:eastAsia="zh-CN"/>
            </w:rPr>
          </w:pPr>
          <w:hyperlink w:anchor="_Toc429484218" w:history="1">
            <w:r w:rsidR="004C261F" w:rsidRPr="001802A2">
              <w:rPr>
                <w:rStyle w:val="Hyperlink"/>
                <w:noProof/>
              </w:rPr>
              <w:t>Objective</w:t>
            </w:r>
            <w:r w:rsidR="004C261F">
              <w:rPr>
                <w:noProof/>
                <w:webHidden/>
              </w:rPr>
              <w:tab/>
            </w:r>
            <w:r w:rsidR="004C261F">
              <w:rPr>
                <w:noProof/>
                <w:webHidden/>
              </w:rPr>
              <w:fldChar w:fldCharType="begin"/>
            </w:r>
            <w:r w:rsidR="004C261F">
              <w:rPr>
                <w:noProof/>
                <w:webHidden/>
              </w:rPr>
              <w:instrText xml:space="preserve"> PAGEREF _Toc429484218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15977318" w14:textId="77777777" w:rsidR="004C261F" w:rsidRDefault="00F06CC7">
          <w:pPr>
            <w:pStyle w:val="TOC1"/>
            <w:tabs>
              <w:tab w:val="right" w:leader="dot" w:pos="9350"/>
            </w:tabs>
            <w:rPr>
              <w:rFonts w:eastAsiaTheme="minorEastAsia"/>
              <w:noProof/>
              <w:lang w:eastAsia="zh-CN"/>
            </w:rPr>
          </w:pPr>
          <w:hyperlink w:anchor="_Toc429484219" w:history="1">
            <w:r w:rsidR="004C261F" w:rsidRPr="001802A2">
              <w:rPr>
                <w:rStyle w:val="Hyperlink"/>
                <w:noProof/>
              </w:rPr>
              <w:t>Data sources</w:t>
            </w:r>
            <w:r w:rsidR="004C261F">
              <w:rPr>
                <w:noProof/>
                <w:webHidden/>
              </w:rPr>
              <w:tab/>
            </w:r>
            <w:r w:rsidR="004C261F">
              <w:rPr>
                <w:noProof/>
                <w:webHidden/>
              </w:rPr>
              <w:fldChar w:fldCharType="begin"/>
            </w:r>
            <w:r w:rsidR="004C261F">
              <w:rPr>
                <w:noProof/>
                <w:webHidden/>
              </w:rPr>
              <w:instrText xml:space="preserve"> PAGEREF _Toc429484219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E270BED" w14:textId="77777777" w:rsidR="004C261F" w:rsidRDefault="00F06CC7">
          <w:pPr>
            <w:pStyle w:val="TOC2"/>
            <w:tabs>
              <w:tab w:val="right" w:leader="dot" w:pos="9350"/>
            </w:tabs>
            <w:rPr>
              <w:rFonts w:eastAsiaTheme="minorEastAsia"/>
              <w:noProof/>
              <w:lang w:eastAsia="zh-CN"/>
            </w:rPr>
          </w:pPr>
          <w:hyperlink w:anchor="_Toc429484220" w:history="1">
            <w:r w:rsidR="004C261F" w:rsidRPr="001802A2">
              <w:rPr>
                <w:rStyle w:val="Hyperlink"/>
                <w:noProof/>
              </w:rPr>
              <w:t>Ajou University School of Medicine (AUSOM)</w:t>
            </w:r>
            <w:r w:rsidR="004C261F">
              <w:rPr>
                <w:noProof/>
                <w:webHidden/>
              </w:rPr>
              <w:tab/>
            </w:r>
            <w:r w:rsidR="004C261F">
              <w:rPr>
                <w:noProof/>
                <w:webHidden/>
              </w:rPr>
              <w:fldChar w:fldCharType="begin"/>
            </w:r>
            <w:r w:rsidR="004C261F">
              <w:rPr>
                <w:noProof/>
                <w:webHidden/>
              </w:rPr>
              <w:instrText xml:space="preserve"> PAGEREF _Toc429484220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B016361" w14:textId="77777777" w:rsidR="004C261F" w:rsidRDefault="00F06CC7">
          <w:pPr>
            <w:pStyle w:val="TOC2"/>
            <w:tabs>
              <w:tab w:val="right" w:leader="dot" w:pos="9350"/>
            </w:tabs>
            <w:rPr>
              <w:rFonts w:eastAsiaTheme="minorEastAsia"/>
              <w:noProof/>
              <w:lang w:eastAsia="zh-CN"/>
            </w:rPr>
          </w:pPr>
          <w:hyperlink w:anchor="_Toc429484221" w:history="1">
            <w:r w:rsidR="004C261F" w:rsidRPr="001802A2">
              <w:rPr>
                <w:rStyle w:val="Hyperlink"/>
                <w:noProof/>
              </w:rPr>
              <w:t>Hong Kong Clinical Data Analysis and Reporting System (CDARS)</w:t>
            </w:r>
            <w:r w:rsidR="004C261F">
              <w:rPr>
                <w:noProof/>
                <w:webHidden/>
              </w:rPr>
              <w:tab/>
            </w:r>
            <w:r w:rsidR="004C261F">
              <w:rPr>
                <w:noProof/>
                <w:webHidden/>
              </w:rPr>
              <w:fldChar w:fldCharType="begin"/>
            </w:r>
            <w:r w:rsidR="004C261F">
              <w:rPr>
                <w:noProof/>
                <w:webHidden/>
              </w:rPr>
              <w:instrText xml:space="preserve"> PAGEREF _Toc429484221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2F4E69D0" w14:textId="77777777" w:rsidR="004C261F" w:rsidRDefault="00F06CC7">
          <w:pPr>
            <w:pStyle w:val="TOC2"/>
            <w:tabs>
              <w:tab w:val="right" w:leader="dot" w:pos="9350"/>
            </w:tabs>
            <w:rPr>
              <w:rFonts w:eastAsiaTheme="minorEastAsia"/>
              <w:noProof/>
              <w:lang w:eastAsia="zh-CN"/>
            </w:rPr>
          </w:pPr>
          <w:hyperlink w:anchor="_Toc429484222" w:history="1">
            <w:r w:rsidR="004C261F" w:rsidRPr="001802A2">
              <w:rPr>
                <w:rStyle w:val="Hyperlink"/>
                <w:noProof/>
              </w:rPr>
              <w:t>Japan Medical Data Center (JMDC)</w:t>
            </w:r>
            <w:r w:rsidR="004C261F">
              <w:rPr>
                <w:noProof/>
                <w:webHidden/>
              </w:rPr>
              <w:tab/>
            </w:r>
            <w:r w:rsidR="004C261F">
              <w:rPr>
                <w:noProof/>
                <w:webHidden/>
              </w:rPr>
              <w:fldChar w:fldCharType="begin"/>
            </w:r>
            <w:r w:rsidR="004C261F">
              <w:rPr>
                <w:noProof/>
                <w:webHidden/>
              </w:rPr>
              <w:instrText xml:space="preserve"> PAGEREF _Toc429484222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6E3E27DA" w14:textId="77777777" w:rsidR="004C261F" w:rsidRDefault="00F06CC7">
          <w:pPr>
            <w:pStyle w:val="TOC2"/>
            <w:tabs>
              <w:tab w:val="right" w:leader="dot" w:pos="9350"/>
            </w:tabs>
            <w:rPr>
              <w:rFonts w:eastAsiaTheme="minorEastAsia"/>
              <w:noProof/>
              <w:lang w:eastAsia="zh-CN"/>
            </w:rPr>
          </w:pPr>
          <w:hyperlink w:anchor="_Toc429484223" w:history="1">
            <w:r w:rsidR="004C261F" w:rsidRPr="001802A2">
              <w:rPr>
                <w:rStyle w:val="Hyperlink"/>
                <w:noProof/>
              </w:rPr>
              <w:t>Taiwan’s National Health Insurance Research Database (NHIRD)</w:t>
            </w:r>
            <w:r w:rsidR="004C261F">
              <w:rPr>
                <w:noProof/>
                <w:webHidden/>
              </w:rPr>
              <w:tab/>
            </w:r>
            <w:r w:rsidR="004C261F">
              <w:rPr>
                <w:noProof/>
                <w:webHidden/>
              </w:rPr>
              <w:fldChar w:fldCharType="begin"/>
            </w:r>
            <w:r w:rsidR="004C261F">
              <w:rPr>
                <w:noProof/>
                <w:webHidden/>
              </w:rPr>
              <w:instrText xml:space="preserve"> PAGEREF _Toc429484223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18BC77C" w14:textId="77777777" w:rsidR="004C261F" w:rsidRDefault="00F06CC7">
          <w:pPr>
            <w:pStyle w:val="TOC2"/>
            <w:tabs>
              <w:tab w:val="right" w:leader="dot" w:pos="9350"/>
            </w:tabs>
            <w:rPr>
              <w:rFonts w:eastAsiaTheme="minorEastAsia"/>
              <w:noProof/>
              <w:lang w:eastAsia="zh-CN"/>
            </w:rPr>
          </w:pPr>
          <w:hyperlink w:anchor="_Toc429484224" w:history="1">
            <w:r w:rsidR="004C261F" w:rsidRPr="001802A2">
              <w:rPr>
                <w:rStyle w:val="Hyperlink"/>
                <w:noProof/>
              </w:rPr>
              <w:t>Australian Pharmaceutical Benefits Scheme (PBS) 10% Sample Data</w:t>
            </w:r>
            <w:r w:rsidR="004C261F">
              <w:rPr>
                <w:noProof/>
                <w:webHidden/>
              </w:rPr>
              <w:tab/>
            </w:r>
            <w:r w:rsidR="004C261F">
              <w:rPr>
                <w:noProof/>
                <w:webHidden/>
              </w:rPr>
              <w:fldChar w:fldCharType="begin"/>
            </w:r>
            <w:r w:rsidR="004C261F">
              <w:rPr>
                <w:noProof/>
                <w:webHidden/>
              </w:rPr>
              <w:instrText xml:space="preserve"> PAGEREF _Toc429484224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4A70D276" w14:textId="77777777" w:rsidR="004C261F" w:rsidRDefault="00F06CC7">
          <w:pPr>
            <w:pStyle w:val="TOC1"/>
            <w:tabs>
              <w:tab w:val="right" w:leader="dot" w:pos="9350"/>
            </w:tabs>
            <w:rPr>
              <w:rFonts w:eastAsiaTheme="minorEastAsia"/>
              <w:noProof/>
              <w:lang w:eastAsia="zh-CN"/>
            </w:rPr>
          </w:pPr>
          <w:hyperlink w:anchor="_Toc429484225" w:history="1">
            <w:r w:rsidR="004C261F" w:rsidRPr="001802A2">
              <w:rPr>
                <w:rStyle w:val="Hyperlink"/>
                <w:noProof/>
              </w:rPr>
              <w:t>Data collection</w:t>
            </w:r>
            <w:r w:rsidR="004C261F">
              <w:rPr>
                <w:noProof/>
                <w:webHidden/>
              </w:rPr>
              <w:tab/>
            </w:r>
            <w:r w:rsidR="004C261F">
              <w:rPr>
                <w:noProof/>
                <w:webHidden/>
              </w:rPr>
              <w:fldChar w:fldCharType="begin"/>
            </w:r>
            <w:r w:rsidR="004C261F">
              <w:rPr>
                <w:noProof/>
                <w:webHidden/>
              </w:rPr>
              <w:instrText xml:space="preserve"> PAGEREF _Toc429484225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546E0B7" w14:textId="77777777" w:rsidR="004C261F" w:rsidRDefault="00F06CC7">
          <w:pPr>
            <w:pStyle w:val="TOC1"/>
            <w:tabs>
              <w:tab w:val="right" w:leader="dot" w:pos="9350"/>
            </w:tabs>
            <w:rPr>
              <w:rFonts w:eastAsiaTheme="minorEastAsia"/>
              <w:noProof/>
              <w:lang w:eastAsia="zh-CN"/>
            </w:rPr>
          </w:pPr>
          <w:hyperlink w:anchor="_Toc429484226" w:history="1">
            <w:r w:rsidR="004C261F" w:rsidRPr="001802A2">
              <w:rPr>
                <w:rStyle w:val="Hyperlink"/>
                <w:noProof/>
              </w:rPr>
              <w:t>Population</w:t>
            </w:r>
            <w:r w:rsidR="004C261F">
              <w:rPr>
                <w:noProof/>
                <w:webHidden/>
              </w:rPr>
              <w:tab/>
            </w:r>
            <w:r w:rsidR="004C261F">
              <w:rPr>
                <w:noProof/>
                <w:webHidden/>
              </w:rPr>
              <w:fldChar w:fldCharType="begin"/>
            </w:r>
            <w:r w:rsidR="004C261F">
              <w:rPr>
                <w:noProof/>
                <w:webHidden/>
              </w:rPr>
              <w:instrText xml:space="preserve"> PAGEREF _Toc429484226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B27C33D" w14:textId="77777777" w:rsidR="004C261F" w:rsidRDefault="00F06CC7">
          <w:pPr>
            <w:pStyle w:val="TOC1"/>
            <w:tabs>
              <w:tab w:val="right" w:leader="dot" w:pos="9350"/>
            </w:tabs>
            <w:rPr>
              <w:rFonts w:eastAsiaTheme="minorEastAsia"/>
              <w:noProof/>
              <w:lang w:eastAsia="zh-CN"/>
            </w:rPr>
          </w:pPr>
          <w:hyperlink w:anchor="_Toc429484227" w:history="1">
            <w:r w:rsidR="004C261F" w:rsidRPr="001802A2">
              <w:rPr>
                <w:rStyle w:val="Hyperlink"/>
                <w:noProof/>
              </w:rPr>
              <w:t>Methods</w:t>
            </w:r>
            <w:r w:rsidR="004C261F">
              <w:rPr>
                <w:noProof/>
                <w:webHidden/>
              </w:rPr>
              <w:tab/>
            </w:r>
            <w:r w:rsidR="004C261F">
              <w:rPr>
                <w:noProof/>
                <w:webHidden/>
              </w:rPr>
              <w:fldChar w:fldCharType="begin"/>
            </w:r>
            <w:r w:rsidR="004C261F">
              <w:rPr>
                <w:noProof/>
                <w:webHidden/>
              </w:rPr>
              <w:instrText xml:space="preserve"> PAGEREF _Toc429484227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F79F78A" w14:textId="77777777" w:rsidR="004C261F" w:rsidRDefault="00F06CC7">
          <w:pPr>
            <w:pStyle w:val="TOC1"/>
            <w:tabs>
              <w:tab w:val="right" w:leader="dot" w:pos="9350"/>
            </w:tabs>
            <w:rPr>
              <w:rFonts w:eastAsiaTheme="minorEastAsia"/>
              <w:noProof/>
              <w:lang w:eastAsia="zh-CN"/>
            </w:rPr>
          </w:pPr>
          <w:hyperlink w:anchor="_Toc429484228" w:history="1">
            <w:r w:rsidR="004C261F" w:rsidRPr="001802A2">
              <w:rPr>
                <w:rStyle w:val="Hyperlink"/>
                <w:noProof/>
              </w:rPr>
              <w:t>Table and figure shells</w:t>
            </w:r>
            <w:r w:rsidR="004C261F">
              <w:rPr>
                <w:noProof/>
                <w:webHidden/>
              </w:rPr>
              <w:tab/>
            </w:r>
            <w:r w:rsidR="004C261F">
              <w:rPr>
                <w:noProof/>
                <w:webHidden/>
              </w:rPr>
              <w:fldChar w:fldCharType="begin"/>
            </w:r>
            <w:r w:rsidR="004C261F">
              <w:rPr>
                <w:noProof/>
                <w:webHidden/>
              </w:rPr>
              <w:instrText xml:space="preserve"> PAGEREF _Toc429484228 \h </w:instrText>
            </w:r>
            <w:r w:rsidR="004C261F">
              <w:rPr>
                <w:noProof/>
                <w:webHidden/>
              </w:rPr>
            </w:r>
            <w:r w:rsidR="004C261F">
              <w:rPr>
                <w:noProof/>
                <w:webHidden/>
              </w:rPr>
              <w:fldChar w:fldCharType="separate"/>
            </w:r>
            <w:r w:rsidR="004C261F">
              <w:rPr>
                <w:noProof/>
                <w:webHidden/>
              </w:rPr>
              <w:t>6</w:t>
            </w:r>
            <w:r w:rsidR="004C261F">
              <w:rPr>
                <w:noProof/>
                <w:webHidden/>
              </w:rPr>
              <w:fldChar w:fldCharType="end"/>
            </w:r>
          </w:hyperlink>
        </w:p>
        <w:p w14:paraId="351A570E" w14:textId="77777777" w:rsidR="004C261F" w:rsidRDefault="00F06CC7">
          <w:pPr>
            <w:pStyle w:val="TOC1"/>
            <w:tabs>
              <w:tab w:val="right" w:leader="dot" w:pos="9350"/>
            </w:tabs>
            <w:rPr>
              <w:rFonts w:eastAsiaTheme="minorEastAsia"/>
              <w:noProof/>
              <w:lang w:eastAsia="zh-CN"/>
            </w:rPr>
          </w:pPr>
          <w:hyperlink w:anchor="_Toc429484229" w:history="1">
            <w:r w:rsidR="004C261F" w:rsidRPr="001802A2">
              <w:rPr>
                <w:rStyle w:val="Hyperlink"/>
                <w:noProof/>
              </w:rPr>
              <w:t>References</w:t>
            </w:r>
            <w:r w:rsidR="004C261F">
              <w:rPr>
                <w:noProof/>
                <w:webHidden/>
              </w:rPr>
              <w:tab/>
            </w:r>
            <w:r w:rsidR="004C261F">
              <w:rPr>
                <w:noProof/>
                <w:webHidden/>
              </w:rPr>
              <w:fldChar w:fldCharType="begin"/>
            </w:r>
            <w:r w:rsidR="004C261F">
              <w:rPr>
                <w:noProof/>
                <w:webHidden/>
              </w:rPr>
              <w:instrText xml:space="preserve"> PAGEREF _Toc429484229 \h </w:instrText>
            </w:r>
            <w:r w:rsidR="004C261F">
              <w:rPr>
                <w:noProof/>
                <w:webHidden/>
              </w:rPr>
            </w:r>
            <w:r w:rsidR="004C261F">
              <w:rPr>
                <w:noProof/>
                <w:webHidden/>
              </w:rPr>
              <w:fldChar w:fldCharType="separate"/>
            </w:r>
            <w:r w:rsidR="004C261F">
              <w:rPr>
                <w:noProof/>
                <w:webHidden/>
              </w:rPr>
              <w:t>13</w:t>
            </w:r>
            <w:r w:rsidR="004C261F">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0" w:name="_Toc405127685"/>
      <w:bookmarkStart w:id="1" w:name="_Toc429484217"/>
      <w:bookmarkStart w:id="2" w:name="_Toc432769752"/>
      <w:r>
        <w:lastRenderedPageBreak/>
        <w:t>Amendments and Updates</w:t>
      </w:r>
      <w:bookmarkEnd w:id="2"/>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bookmarkStart w:id="3" w:name="_GoBack"/>
            <w:bookmarkEnd w:id="3"/>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w:t>
            </w:r>
            <w:r>
              <w:t xml:space="preserve"> </w:t>
            </w:r>
            <w:r>
              <w:t>September</w:t>
            </w:r>
            <w:r>
              <w:t xml:space="preserve">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r>
        <w:t>Background</w:t>
      </w:r>
      <w:bookmarkEnd w:id="0"/>
      <w:bookmarkEnd w:id="1"/>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4" w:name="_Toc405127686"/>
      <w:bookmarkStart w:id="5" w:name="_Toc429484218"/>
      <w:r>
        <w:t>Objective</w:t>
      </w:r>
      <w:bookmarkEnd w:id="4"/>
      <w:bookmarkEnd w:id="5"/>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6" w:name="_Toc405127687"/>
      <w:bookmarkStart w:id="7" w:name="_Toc429484219"/>
      <w:r>
        <w:t>Data sources</w:t>
      </w:r>
      <w:bookmarkEnd w:id="6"/>
      <w:bookmarkEnd w:id="7"/>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w:t>
      </w:r>
      <w:r w:rsidR="00CA21CE">
        <w:lastRenderedPageBreak/>
        <w:t xml:space="preserve">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8" w:name="_Toc429484220"/>
      <w:r>
        <w:t>Ajou University School of Medicine (AUSOM)</w:t>
      </w:r>
      <w:bookmarkEnd w:id="8"/>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F06CC7"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9" w:name="_Toc429484221"/>
      <w:r>
        <w:t>Hong Kong Clinical Data</w:t>
      </w:r>
      <w:r w:rsidR="003B63A9">
        <w:t xml:space="preserve"> Analysis</w:t>
      </w:r>
      <w:r>
        <w:t xml:space="preserve"> and Reporting System (CDARS)</w:t>
      </w:r>
      <w:bookmarkEnd w:id="9"/>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0" w:name="_Toc429484222"/>
      <w:r>
        <w:t>Japan Medical Data Center (JMDC)</w:t>
      </w:r>
      <w:bookmarkEnd w:id="10"/>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 xml:space="preserve">laims data are derived from monthly claims issued by </w:t>
      </w:r>
      <w:r w:rsidRPr="008055CA">
        <w:lastRenderedPageBreak/>
        <w:t>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1" w:name="_Toc429484223"/>
      <w:r>
        <w:t>T</w:t>
      </w:r>
      <w:r w:rsidRPr="003C4AF4">
        <w:t>aiwan’s National Health Insurance Research Database (NHIRD)</w:t>
      </w:r>
      <w:bookmarkEnd w:id="11"/>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2" w:name="_Toc429484224"/>
      <w:r>
        <w:t xml:space="preserve">Australian </w:t>
      </w:r>
      <w:r w:rsidR="003A5D01">
        <w:t>Pharmaceutical</w:t>
      </w:r>
      <w:r>
        <w:t xml:space="preserve"> Benefits Scheme</w:t>
      </w:r>
      <w:r w:rsidR="00AD54AE">
        <w:t xml:space="preserve"> (PBS)</w:t>
      </w:r>
      <w:r>
        <w:t xml:space="preserve"> 10% Sample Data</w:t>
      </w:r>
      <w:bookmarkEnd w:id="12"/>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3" w:name="_Toc429484225"/>
      <w:bookmarkStart w:id="14" w:name="_Toc405127688"/>
      <w:r>
        <w:t>Data collection</w:t>
      </w:r>
      <w:bookmarkEnd w:id="13"/>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5" w:name="_Toc429484226"/>
      <w:r>
        <w:t>Population</w:t>
      </w:r>
      <w:bookmarkEnd w:id="14"/>
      <w:bookmarkEnd w:id="15"/>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6" w:name="_Toc405127692"/>
      <w:bookmarkStart w:id="17" w:name="_Toc429484227"/>
      <w:r>
        <w:lastRenderedPageBreak/>
        <w:t>Methods</w:t>
      </w:r>
      <w:bookmarkEnd w:id="16"/>
      <w:bookmarkEnd w:id="17"/>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77777777" w:rsidR="009616D5" w:rsidRDefault="000C71CA">
      <w:r>
        <w:t>For each anatomic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prevalence per anatomical class in each country.</w:t>
      </w:r>
    </w:p>
    <w:p w14:paraId="6BFF6C89" w14:textId="057483D0" w:rsidR="00C84B89" w:rsidRDefault="00D01B2B" w:rsidP="00D01B2B">
      <w:pPr>
        <w:pStyle w:val="Heading1"/>
      </w:pPr>
      <w:bookmarkStart w:id="18" w:name="_Toc429484228"/>
      <w:r>
        <w:t xml:space="preserve">Table </w:t>
      </w:r>
      <w:r w:rsidR="00854C82">
        <w:t xml:space="preserve">and figure </w:t>
      </w:r>
      <w:r>
        <w:t>shells</w:t>
      </w:r>
      <w:bookmarkEnd w:id="18"/>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77777777" w:rsidR="00776738" w:rsidRDefault="00776738" w:rsidP="00AE605B">
            <w:r>
              <w:rPr>
                <w:sz w:val="20"/>
              </w:rPr>
              <w:t>A</w:t>
            </w:r>
            <w:r w:rsidRPr="0082290B">
              <w:rPr>
                <w:sz w:val="20"/>
              </w:rPr>
              <w:t>natomical and therapeutic class (ATC)</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77777777" w:rsidR="00776738" w:rsidRDefault="000459B1" w:rsidP="00AE605B">
            <w:r w:rsidRPr="0082290B">
              <w:rPr>
                <w:sz w:val="20"/>
              </w:rPr>
              <w:t>Gastrointestinal</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77777777" w:rsidR="00776738" w:rsidRDefault="000459B1" w:rsidP="00AE605B">
            <w:r>
              <w:rPr>
                <w:sz w:val="20"/>
              </w:rPr>
              <w:t>Drugs used in diabetes (A10)</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85001C" w14:paraId="7424E72D" w14:textId="77777777" w:rsidTr="00F51FA5">
        <w:tc>
          <w:tcPr>
            <w:tcW w:w="1638" w:type="dxa"/>
          </w:tcPr>
          <w:p w14:paraId="443A9639" w14:textId="77777777" w:rsidR="0085001C" w:rsidRDefault="0085001C" w:rsidP="00F51FA5">
            <w:r>
              <w:rPr>
                <w:sz w:val="20"/>
              </w:rPr>
              <w:t>A</w:t>
            </w:r>
            <w:r w:rsidRPr="0082290B">
              <w:rPr>
                <w:sz w:val="20"/>
              </w:rPr>
              <w:t>natomical and therapeutic class (ATC)</w:t>
            </w:r>
          </w:p>
        </w:tc>
        <w:tc>
          <w:tcPr>
            <w:tcW w:w="1029" w:type="dxa"/>
          </w:tcPr>
          <w:p w14:paraId="16A1D7E9" w14:textId="77777777" w:rsidR="0085001C" w:rsidRDefault="0085001C" w:rsidP="00F51FA5">
            <w:r>
              <w:t>AUSOM</w:t>
            </w:r>
          </w:p>
        </w:tc>
        <w:tc>
          <w:tcPr>
            <w:tcW w:w="927" w:type="dxa"/>
          </w:tcPr>
          <w:p w14:paraId="59E4B8E5" w14:textId="77777777" w:rsidR="0085001C" w:rsidRDefault="0085001C" w:rsidP="00F51FA5">
            <w:r>
              <w:t>CDARS</w:t>
            </w:r>
          </w:p>
        </w:tc>
        <w:tc>
          <w:tcPr>
            <w:tcW w:w="837" w:type="dxa"/>
          </w:tcPr>
          <w:p w14:paraId="36960C53" w14:textId="77777777" w:rsidR="0085001C" w:rsidRDefault="0085001C" w:rsidP="00F51FA5">
            <w:r>
              <w:t>JMDC</w:t>
            </w:r>
          </w:p>
        </w:tc>
        <w:tc>
          <w:tcPr>
            <w:tcW w:w="915" w:type="dxa"/>
          </w:tcPr>
          <w:p w14:paraId="35638B8B" w14:textId="77777777" w:rsidR="0085001C" w:rsidRDefault="0085001C" w:rsidP="00F51FA5">
            <w:pPr>
              <w:jc w:val="center"/>
            </w:pPr>
            <w:r>
              <w:t>NHIRD</w:t>
            </w:r>
          </w:p>
        </w:tc>
        <w:tc>
          <w:tcPr>
            <w:tcW w:w="1029" w:type="dxa"/>
          </w:tcPr>
          <w:p w14:paraId="46ED2099" w14:textId="77777777" w:rsidR="0085001C" w:rsidRDefault="0085001C" w:rsidP="00F51FA5">
            <w:pPr>
              <w:jc w:val="center"/>
            </w:pPr>
            <w:r>
              <w:t>AUSOM</w:t>
            </w:r>
          </w:p>
        </w:tc>
        <w:tc>
          <w:tcPr>
            <w:tcW w:w="927" w:type="dxa"/>
          </w:tcPr>
          <w:p w14:paraId="120863E7" w14:textId="77777777" w:rsidR="0085001C" w:rsidRDefault="0085001C" w:rsidP="00F51FA5">
            <w:pPr>
              <w:jc w:val="center"/>
            </w:pPr>
            <w:r>
              <w:t>CDARS</w:t>
            </w:r>
          </w:p>
        </w:tc>
        <w:tc>
          <w:tcPr>
            <w:tcW w:w="837" w:type="dxa"/>
          </w:tcPr>
          <w:p w14:paraId="66ED51FC" w14:textId="77777777" w:rsidR="0085001C" w:rsidRDefault="0085001C" w:rsidP="00F51FA5">
            <w:pPr>
              <w:jc w:val="center"/>
            </w:pPr>
            <w:r>
              <w:t>JMDC</w:t>
            </w:r>
          </w:p>
        </w:tc>
        <w:tc>
          <w:tcPr>
            <w:tcW w:w="915" w:type="dxa"/>
          </w:tcPr>
          <w:p w14:paraId="396F0BCF" w14:textId="77777777" w:rsidR="0085001C" w:rsidRDefault="0085001C" w:rsidP="00F51FA5">
            <w:pPr>
              <w:jc w:val="center"/>
            </w:pPr>
            <w:r>
              <w:t>NHIRD</w:t>
            </w:r>
          </w:p>
        </w:tc>
      </w:tr>
      <w:tr w:rsidR="0085001C" w14:paraId="5F9AF27C" w14:textId="77777777" w:rsidTr="00F51FA5">
        <w:tc>
          <w:tcPr>
            <w:tcW w:w="1638" w:type="dxa"/>
          </w:tcPr>
          <w:p w14:paraId="46C5A787" w14:textId="77777777" w:rsidR="0085001C" w:rsidRDefault="0085001C" w:rsidP="00F51FA5">
            <w:r w:rsidRPr="0082290B">
              <w:rPr>
                <w:sz w:val="20"/>
              </w:rPr>
              <w:t>Gastrointestinal</w:t>
            </w:r>
          </w:p>
        </w:tc>
        <w:tc>
          <w:tcPr>
            <w:tcW w:w="1029" w:type="dxa"/>
          </w:tcPr>
          <w:p w14:paraId="27B8BB63" w14:textId="77777777" w:rsidR="0085001C" w:rsidRDefault="0085001C" w:rsidP="00F51FA5"/>
        </w:tc>
        <w:tc>
          <w:tcPr>
            <w:tcW w:w="927" w:type="dxa"/>
          </w:tcPr>
          <w:p w14:paraId="74F99A88" w14:textId="77777777" w:rsidR="0085001C" w:rsidRDefault="0085001C" w:rsidP="00F51FA5"/>
        </w:tc>
        <w:tc>
          <w:tcPr>
            <w:tcW w:w="837" w:type="dxa"/>
          </w:tcPr>
          <w:p w14:paraId="26AA3DE2" w14:textId="77777777" w:rsidR="0085001C" w:rsidRDefault="0085001C" w:rsidP="00F51FA5"/>
        </w:tc>
        <w:tc>
          <w:tcPr>
            <w:tcW w:w="915" w:type="dxa"/>
          </w:tcPr>
          <w:p w14:paraId="6C14BEEC" w14:textId="77777777" w:rsidR="0085001C" w:rsidRDefault="0085001C" w:rsidP="00F51FA5"/>
        </w:tc>
        <w:tc>
          <w:tcPr>
            <w:tcW w:w="1029" w:type="dxa"/>
          </w:tcPr>
          <w:p w14:paraId="72ED49EF" w14:textId="77777777" w:rsidR="0085001C" w:rsidRDefault="0085001C" w:rsidP="00F51FA5"/>
        </w:tc>
        <w:tc>
          <w:tcPr>
            <w:tcW w:w="927" w:type="dxa"/>
          </w:tcPr>
          <w:p w14:paraId="143A4CBD" w14:textId="77777777" w:rsidR="0085001C" w:rsidRDefault="0085001C" w:rsidP="00F51FA5"/>
        </w:tc>
        <w:tc>
          <w:tcPr>
            <w:tcW w:w="837" w:type="dxa"/>
          </w:tcPr>
          <w:p w14:paraId="1B9EAC54" w14:textId="77777777" w:rsidR="0085001C" w:rsidRDefault="0085001C" w:rsidP="00F51FA5"/>
        </w:tc>
        <w:tc>
          <w:tcPr>
            <w:tcW w:w="915" w:type="dxa"/>
          </w:tcPr>
          <w:p w14:paraId="3145D8CD" w14:textId="77777777" w:rsidR="0085001C" w:rsidRDefault="0085001C" w:rsidP="00F51FA5"/>
        </w:tc>
      </w:tr>
      <w:tr w:rsidR="0085001C" w14:paraId="2422289B" w14:textId="77777777" w:rsidTr="00F51FA5">
        <w:tc>
          <w:tcPr>
            <w:tcW w:w="1638" w:type="dxa"/>
          </w:tcPr>
          <w:p w14:paraId="565559DC" w14:textId="77777777" w:rsidR="0085001C" w:rsidRDefault="0085001C" w:rsidP="00F51FA5">
            <w:r>
              <w:rPr>
                <w:sz w:val="20"/>
              </w:rPr>
              <w:t>Drugs used in diabetes (A10)</w:t>
            </w:r>
          </w:p>
        </w:tc>
        <w:tc>
          <w:tcPr>
            <w:tcW w:w="1029" w:type="dxa"/>
          </w:tcPr>
          <w:p w14:paraId="23652C75" w14:textId="77777777" w:rsidR="0085001C" w:rsidRDefault="0085001C" w:rsidP="00F51FA5"/>
        </w:tc>
        <w:tc>
          <w:tcPr>
            <w:tcW w:w="927" w:type="dxa"/>
          </w:tcPr>
          <w:p w14:paraId="7B674EAE" w14:textId="77777777" w:rsidR="0085001C" w:rsidRDefault="0085001C" w:rsidP="00F51FA5"/>
        </w:tc>
        <w:tc>
          <w:tcPr>
            <w:tcW w:w="837" w:type="dxa"/>
          </w:tcPr>
          <w:p w14:paraId="454262AB" w14:textId="77777777" w:rsidR="0085001C" w:rsidRDefault="0085001C" w:rsidP="00F51FA5"/>
        </w:tc>
        <w:tc>
          <w:tcPr>
            <w:tcW w:w="915" w:type="dxa"/>
          </w:tcPr>
          <w:p w14:paraId="1ED024E5" w14:textId="77777777" w:rsidR="0085001C" w:rsidRDefault="0085001C" w:rsidP="00F51FA5"/>
        </w:tc>
        <w:tc>
          <w:tcPr>
            <w:tcW w:w="1029" w:type="dxa"/>
          </w:tcPr>
          <w:p w14:paraId="322438D0" w14:textId="77777777" w:rsidR="0085001C" w:rsidRDefault="0085001C" w:rsidP="00F51FA5"/>
        </w:tc>
        <w:tc>
          <w:tcPr>
            <w:tcW w:w="927" w:type="dxa"/>
          </w:tcPr>
          <w:p w14:paraId="32A45250" w14:textId="77777777" w:rsidR="0085001C" w:rsidRDefault="0085001C" w:rsidP="00F51FA5"/>
        </w:tc>
        <w:tc>
          <w:tcPr>
            <w:tcW w:w="837" w:type="dxa"/>
          </w:tcPr>
          <w:p w14:paraId="64F69D3A" w14:textId="77777777" w:rsidR="0085001C" w:rsidRDefault="0085001C" w:rsidP="00F51FA5"/>
        </w:tc>
        <w:tc>
          <w:tcPr>
            <w:tcW w:w="915" w:type="dxa"/>
          </w:tcPr>
          <w:p w14:paraId="63FAB5ED" w14:textId="77777777" w:rsidR="0085001C" w:rsidRDefault="0085001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4549B9E5" w:rsidR="00EF1EA5" w:rsidRPr="00AE605B" w:rsidRDefault="00EF1EA5" w:rsidP="00F51FA5">
            <w:pPr>
              <w:rPr>
                <w:sz w:val="16"/>
              </w:rPr>
            </w:pPr>
            <w:r w:rsidRPr="00AE605B">
              <w:rPr>
                <w:sz w:val="16"/>
              </w:rPr>
              <w:t>A</w:t>
            </w:r>
          </w:p>
        </w:tc>
        <w:tc>
          <w:tcPr>
            <w:tcW w:w="1712" w:type="dxa"/>
            <w:tcBorders>
              <w:right w:val="nil"/>
            </w:tcBorders>
          </w:tcPr>
          <w:p w14:paraId="6AA1323D" w14:textId="2BC39CA2" w:rsidR="00EF1EA5" w:rsidRPr="007F7EAE" w:rsidRDefault="00EF1EA5" w:rsidP="00F51FA5">
            <w:pPr>
              <w:rPr>
                <w:sz w:val="18"/>
              </w:rPr>
            </w:pPr>
            <w:r w:rsidRPr="007F7EAE">
              <w:rPr>
                <w:sz w:val="18"/>
              </w:rPr>
              <w:t>lactulose</w:t>
            </w:r>
          </w:p>
          <w:p w14:paraId="45113F3A" w14:textId="3D74FDBB" w:rsidR="00EF1EA5" w:rsidRPr="007F7EAE" w:rsidRDefault="005F3305" w:rsidP="00F51FA5">
            <w:pPr>
              <w:rPr>
                <w:sz w:val="18"/>
              </w:rPr>
            </w:pPr>
            <w:r>
              <w:rPr>
                <w:noProof/>
                <w:lang w:eastAsia="zh-CN"/>
              </w:rPr>
              <mc:AlternateContent>
                <mc:Choice Requires="wps">
                  <w:drawing>
                    <wp:anchor distT="0" distB="0" distL="114300" distR="114300" simplePos="0" relativeHeight="251669504" behindDoc="0" locked="0" layoutInCell="1" allowOverlap="1" wp14:anchorId="4C36BFB5" wp14:editId="6B65553F">
                      <wp:simplePos x="0" y="0"/>
                      <wp:positionH relativeFrom="column">
                        <wp:posOffset>56515</wp:posOffset>
                      </wp:positionH>
                      <wp:positionV relativeFrom="paragraph">
                        <wp:posOffset>78105</wp:posOffset>
                      </wp:positionV>
                      <wp:extent cx="5326380" cy="1403985"/>
                      <wp:effectExtent l="0" t="685800" r="0" b="6756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612E201"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45pt;margin-top:6.15pt;width:419.4pt;height:110.55pt;rotation:-1030923fd;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" filled="f" stroked="f">
                      <v:textbox style="mso-fit-shape-to-text:t">
                        <w:txbxContent>
                          <w:p w14:paraId="2612E201"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EF1EA5" w:rsidRPr="007F7EAE">
              <w:rPr>
                <w:sz w:val="18"/>
              </w:rPr>
              <w:t>domperidone</w:t>
            </w:r>
          </w:p>
          <w:p w14:paraId="41B37195" w14:textId="77777777" w:rsidR="00EF1EA5" w:rsidRPr="007F7EAE" w:rsidRDefault="00EF1EA5" w:rsidP="00F51FA5">
            <w:pPr>
              <w:rPr>
                <w:sz w:val="18"/>
              </w:rPr>
            </w:pPr>
            <w:r w:rsidRPr="007F7EAE">
              <w:rPr>
                <w:sz w:val="18"/>
              </w:rPr>
              <w:t>miconazole</w:t>
            </w:r>
          </w:p>
          <w:p w14:paraId="1C192EFB" w14:textId="33641481" w:rsidR="00EF1EA5" w:rsidRPr="007F7EAE" w:rsidRDefault="00EF1EA5" w:rsidP="00F51FA5">
            <w:pPr>
              <w:rPr>
                <w:sz w:val="18"/>
              </w:rPr>
            </w:pPr>
            <w:r w:rsidRPr="007F7EAE">
              <w:rPr>
                <w:sz w:val="18"/>
              </w:rPr>
              <w:t>nystatin</w:t>
            </w:r>
          </w:p>
          <w:p w14:paraId="0D2C2276" w14:textId="42D74B2B" w:rsidR="00EF1EA5" w:rsidRPr="007F7EAE" w:rsidRDefault="00EF1EA5" w:rsidP="00F51FA5">
            <w:pPr>
              <w:rPr>
                <w:sz w:val="18"/>
              </w:rPr>
            </w:pPr>
            <w:r w:rsidRPr="007F7EAE">
              <w:rPr>
                <w:sz w:val="18"/>
              </w:rPr>
              <w:t>laurisilsulfat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3B68780E" w14:textId="77777777" w:rsidR="00EF1EA5" w:rsidRPr="007F7EAE" w:rsidRDefault="00EF1EA5" w:rsidP="00F51FA5">
            <w:pPr>
              <w:rPr>
                <w:sz w:val="18"/>
              </w:rPr>
            </w:pPr>
            <w:r w:rsidRPr="007F7EAE">
              <w:rPr>
                <w:sz w:val="18"/>
              </w:rPr>
              <w:t>lactulose</w:t>
            </w:r>
          </w:p>
          <w:p w14:paraId="31D27ABE" w14:textId="77777777" w:rsidR="00EF1EA5" w:rsidRPr="007F7EAE" w:rsidRDefault="00EF1EA5" w:rsidP="00F51FA5">
            <w:pPr>
              <w:rPr>
                <w:sz w:val="18"/>
              </w:rPr>
            </w:pPr>
            <w:r w:rsidRPr="007F7EAE">
              <w:rPr>
                <w:sz w:val="18"/>
              </w:rPr>
              <w:t>domperidone</w:t>
            </w:r>
          </w:p>
          <w:p w14:paraId="72BB93B3" w14:textId="77777777" w:rsidR="00EF1EA5" w:rsidRPr="007F7EAE" w:rsidRDefault="00EF1EA5" w:rsidP="00F51FA5">
            <w:pPr>
              <w:rPr>
                <w:sz w:val="18"/>
              </w:rPr>
            </w:pPr>
            <w:r w:rsidRPr="007F7EAE">
              <w:rPr>
                <w:sz w:val="18"/>
              </w:rPr>
              <w:t>miconazole</w:t>
            </w:r>
          </w:p>
          <w:p w14:paraId="211E4193" w14:textId="77777777" w:rsidR="00EF1EA5" w:rsidRPr="007F7EAE" w:rsidRDefault="00EF1EA5" w:rsidP="00F51FA5">
            <w:pPr>
              <w:rPr>
                <w:sz w:val="18"/>
              </w:rPr>
            </w:pPr>
            <w:r w:rsidRPr="007F7EAE">
              <w:rPr>
                <w:sz w:val="18"/>
              </w:rPr>
              <w:t>nystatin</w:t>
            </w:r>
          </w:p>
          <w:p w14:paraId="20C66E82" w14:textId="77777777" w:rsidR="00EF1EA5" w:rsidRPr="007F7EAE" w:rsidRDefault="00EF1EA5" w:rsidP="00F51FA5">
            <w:pPr>
              <w:rPr>
                <w:sz w:val="18"/>
              </w:rPr>
            </w:pPr>
            <w:r w:rsidRPr="007F7EAE">
              <w:rPr>
                <w:sz w:val="18"/>
              </w:rPr>
              <w:t>laurisilsulfat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30446C11" w14:textId="77777777" w:rsidR="00EF1EA5" w:rsidRPr="007F7EAE" w:rsidRDefault="00EF1EA5" w:rsidP="00F51FA5">
            <w:pPr>
              <w:rPr>
                <w:sz w:val="18"/>
              </w:rPr>
            </w:pPr>
            <w:r w:rsidRPr="007F7EAE">
              <w:rPr>
                <w:sz w:val="18"/>
              </w:rPr>
              <w:t>lactulose</w:t>
            </w:r>
          </w:p>
          <w:p w14:paraId="4BF2A802" w14:textId="77777777" w:rsidR="00EF1EA5" w:rsidRPr="007F7EAE" w:rsidRDefault="00EF1EA5" w:rsidP="00F51FA5">
            <w:pPr>
              <w:rPr>
                <w:sz w:val="18"/>
              </w:rPr>
            </w:pPr>
            <w:r w:rsidRPr="007F7EAE">
              <w:rPr>
                <w:sz w:val="18"/>
              </w:rPr>
              <w:t>domperidone</w:t>
            </w:r>
          </w:p>
          <w:p w14:paraId="37243AC8" w14:textId="77777777" w:rsidR="00EF1EA5" w:rsidRPr="007F7EAE" w:rsidRDefault="00EF1EA5" w:rsidP="00F51FA5">
            <w:pPr>
              <w:rPr>
                <w:sz w:val="18"/>
              </w:rPr>
            </w:pPr>
            <w:r w:rsidRPr="007F7EAE">
              <w:rPr>
                <w:sz w:val="18"/>
              </w:rPr>
              <w:t>miconazole</w:t>
            </w:r>
          </w:p>
          <w:p w14:paraId="03EFCD46" w14:textId="265A59CC" w:rsidR="00EF1EA5" w:rsidRPr="007F7EAE" w:rsidRDefault="00EF1EA5" w:rsidP="005F3305">
            <w:pPr>
              <w:tabs>
                <w:tab w:val="left" w:pos="1035"/>
              </w:tabs>
              <w:rPr>
                <w:sz w:val="18"/>
              </w:rPr>
            </w:pPr>
            <w:r w:rsidRPr="007F7EAE">
              <w:rPr>
                <w:sz w:val="18"/>
              </w:rPr>
              <w:t>nystatin</w:t>
            </w:r>
            <w:r w:rsidR="005F3305">
              <w:rPr>
                <w:sz w:val="18"/>
              </w:rPr>
              <w:tab/>
            </w:r>
          </w:p>
          <w:p w14:paraId="21A295E7" w14:textId="77777777" w:rsidR="00EF1EA5" w:rsidRPr="007F7EAE" w:rsidRDefault="00EF1EA5" w:rsidP="00F51FA5">
            <w:pPr>
              <w:rPr>
                <w:sz w:val="18"/>
              </w:rPr>
            </w:pPr>
            <w:r w:rsidRPr="007F7EAE">
              <w:rPr>
                <w:sz w:val="18"/>
              </w:rPr>
              <w:t>laurisilsulfat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6C3E5711" w14:textId="77777777" w:rsidR="00EF1EA5" w:rsidRPr="007F7EAE" w:rsidRDefault="00EF1EA5" w:rsidP="00F51FA5">
            <w:pPr>
              <w:rPr>
                <w:sz w:val="18"/>
              </w:rPr>
            </w:pPr>
            <w:r w:rsidRPr="007F7EAE">
              <w:rPr>
                <w:sz w:val="18"/>
              </w:rPr>
              <w:t>lactulose</w:t>
            </w:r>
          </w:p>
          <w:p w14:paraId="2E9F09B5" w14:textId="77777777" w:rsidR="00EF1EA5" w:rsidRPr="007F7EAE" w:rsidRDefault="00EF1EA5" w:rsidP="00F51FA5">
            <w:pPr>
              <w:rPr>
                <w:sz w:val="18"/>
              </w:rPr>
            </w:pPr>
            <w:r w:rsidRPr="007F7EAE">
              <w:rPr>
                <w:sz w:val="18"/>
              </w:rPr>
              <w:t>domperidone</w:t>
            </w:r>
          </w:p>
          <w:p w14:paraId="26443933" w14:textId="77777777" w:rsidR="00EF1EA5" w:rsidRPr="007F7EAE" w:rsidRDefault="00EF1EA5" w:rsidP="00F51FA5">
            <w:pPr>
              <w:rPr>
                <w:sz w:val="18"/>
              </w:rPr>
            </w:pPr>
            <w:r w:rsidRPr="007F7EAE">
              <w:rPr>
                <w:sz w:val="18"/>
              </w:rPr>
              <w:t>miconazole</w:t>
            </w:r>
          </w:p>
          <w:p w14:paraId="22532834" w14:textId="77777777" w:rsidR="00EF1EA5" w:rsidRPr="007F7EAE" w:rsidRDefault="00EF1EA5" w:rsidP="00F51FA5">
            <w:pPr>
              <w:rPr>
                <w:sz w:val="18"/>
              </w:rPr>
            </w:pPr>
            <w:r w:rsidRPr="007F7EAE">
              <w:rPr>
                <w:sz w:val="18"/>
              </w:rPr>
              <w:t>nystatin</w:t>
            </w:r>
          </w:p>
          <w:p w14:paraId="6B3A2216" w14:textId="77777777" w:rsidR="00EF1EA5" w:rsidRPr="007F7EAE" w:rsidRDefault="00EF1EA5" w:rsidP="00F51FA5">
            <w:pPr>
              <w:rPr>
                <w:sz w:val="18"/>
              </w:rPr>
            </w:pPr>
            <w:r w:rsidRPr="007F7EAE">
              <w:rPr>
                <w:sz w:val="18"/>
              </w:rPr>
              <w:t>laurisilsulfat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77777777" w:rsidR="00EF1EA5" w:rsidRPr="00AE605B" w:rsidRDefault="00EF1EA5" w:rsidP="00F51FA5">
            <w:pPr>
              <w:rPr>
                <w:sz w:val="16"/>
              </w:rPr>
            </w:pPr>
            <w:r w:rsidRPr="00AE605B">
              <w:rPr>
                <w:sz w:val="16"/>
              </w:rPr>
              <w:t>B</w:t>
            </w:r>
          </w:p>
        </w:tc>
        <w:tc>
          <w:tcPr>
            <w:tcW w:w="1712" w:type="dxa"/>
            <w:tcBorders>
              <w:right w:val="nil"/>
            </w:tcBorders>
          </w:tcPr>
          <w:p w14:paraId="21DA36BE" w14:textId="77777777" w:rsidR="00EF1EA5" w:rsidRPr="007F7EAE" w:rsidRDefault="00EF1EA5" w:rsidP="00F51FA5">
            <w:pPr>
              <w:rPr>
                <w:sz w:val="18"/>
              </w:rPr>
            </w:pPr>
            <w:r w:rsidRPr="007F7EAE">
              <w:rPr>
                <w:sz w:val="18"/>
              </w:rPr>
              <w:t>Ferrous fum.</w:t>
            </w:r>
          </w:p>
          <w:p w14:paraId="4B72C87A" w14:textId="77777777" w:rsidR="00EF1EA5" w:rsidRPr="007F7EAE" w:rsidRDefault="00EF1EA5" w:rsidP="00F51FA5">
            <w:pPr>
              <w:rPr>
                <w:sz w:val="18"/>
              </w:rPr>
            </w:pPr>
            <w:r w:rsidRPr="007F7EAE">
              <w:rPr>
                <w:sz w:val="18"/>
              </w:rPr>
              <w:t>Phytomenad.</w:t>
            </w:r>
          </w:p>
          <w:p w14:paraId="0D81C5AB" w14:textId="77777777" w:rsidR="00EF1EA5" w:rsidRDefault="00EF1EA5" w:rsidP="00F51FA5">
            <w:r w:rsidRPr="007F7EAE">
              <w:rPr>
                <w:sz w:val="18"/>
              </w:rPr>
              <w:t>Carbas. calcium</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038E5F09" w14:textId="77777777" w:rsidR="00EF1EA5" w:rsidRPr="007F7EAE" w:rsidRDefault="00EF1EA5" w:rsidP="00F51FA5">
            <w:pPr>
              <w:rPr>
                <w:sz w:val="18"/>
              </w:rPr>
            </w:pPr>
            <w:r w:rsidRPr="007F7EAE">
              <w:rPr>
                <w:sz w:val="18"/>
              </w:rPr>
              <w:t>Ferrous fum.</w:t>
            </w:r>
          </w:p>
          <w:p w14:paraId="07E08A94" w14:textId="77777777" w:rsidR="00EF1EA5" w:rsidRPr="007F7EAE" w:rsidRDefault="00EF1EA5" w:rsidP="00F51FA5">
            <w:pPr>
              <w:rPr>
                <w:sz w:val="18"/>
              </w:rPr>
            </w:pPr>
            <w:r w:rsidRPr="007F7EAE">
              <w:rPr>
                <w:sz w:val="18"/>
              </w:rPr>
              <w:t>Phytomenad.</w:t>
            </w:r>
          </w:p>
          <w:p w14:paraId="4C310CFB" w14:textId="77777777" w:rsidR="00EF1EA5" w:rsidRDefault="00EF1EA5" w:rsidP="00F51FA5">
            <w:r w:rsidRPr="007F7EAE">
              <w:rPr>
                <w:sz w:val="18"/>
              </w:rPr>
              <w:t>Carbas. calcium</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4113446F" w14:textId="77777777" w:rsidR="00EF1EA5" w:rsidRPr="007F7EAE" w:rsidRDefault="00EF1EA5" w:rsidP="00F51FA5">
            <w:pPr>
              <w:rPr>
                <w:sz w:val="18"/>
              </w:rPr>
            </w:pPr>
            <w:r w:rsidRPr="007F7EAE">
              <w:rPr>
                <w:sz w:val="18"/>
              </w:rPr>
              <w:t>Ferrous fum.</w:t>
            </w:r>
          </w:p>
          <w:p w14:paraId="1B3536FC" w14:textId="191DE802" w:rsidR="00EF1EA5" w:rsidRPr="007F7EAE" w:rsidRDefault="00EF1EA5" w:rsidP="00F51FA5">
            <w:pPr>
              <w:rPr>
                <w:sz w:val="18"/>
              </w:rPr>
            </w:pPr>
            <w:r w:rsidRPr="007F7EAE">
              <w:rPr>
                <w:sz w:val="18"/>
              </w:rPr>
              <w:t>Phytomenad.</w:t>
            </w:r>
          </w:p>
          <w:p w14:paraId="638B2129" w14:textId="77777777" w:rsidR="00EF1EA5" w:rsidRDefault="00EF1EA5" w:rsidP="00F51FA5">
            <w:r w:rsidRPr="007F7EAE">
              <w:rPr>
                <w:sz w:val="18"/>
              </w:rPr>
              <w:t>Carbas. calcium</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3FE10C3F" w14:textId="77777777" w:rsidR="00EF1EA5" w:rsidRPr="007F7EAE" w:rsidRDefault="00EF1EA5" w:rsidP="00F51FA5">
            <w:pPr>
              <w:rPr>
                <w:sz w:val="18"/>
              </w:rPr>
            </w:pPr>
            <w:r w:rsidRPr="007F7EAE">
              <w:rPr>
                <w:sz w:val="18"/>
              </w:rPr>
              <w:t>Ferrous fum.</w:t>
            </w:r>
          </w:p>
          <w:p w14:paraId="379F944B" w14:textId="77777777" w:rsidR="00EF1EA5" w:rsidRPr="007F7EAE" w:rsidRDefault="00EF1EA5" w:rsidP="00F51FA5">
            <w:pPr>
              <w:rPr>
                <w:sz w:val="18"/>
              </w:rPr>
            </w:pPr>
            <w:r w:rsidRPr="007F7EAE">
              <w:rPr>
                <w:sz w:val="18"/>
              </w:rPr>
              <w:t>Phytomenad.</w:t>
            </w:r>
          </w:p>
          <w:p w14:paraId="0008DF0F" w14:textId="77777777" w:rsidR="00EF1EA5" w:rsidRDefault="00EF1EA5" w:rsidP="00F51FA5">
            <w:r w:rsidRPr="007F7EAE">
              <w:rPr>
                <w:sz w:val="18"/>
              </w:rPr>
              <w:t>Carbas. calcium</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EF1EA5" w14:paraId="2137FCF8" w14:textId="77777777" w:rsidTr="00F51FA5">
        <w:tc>
          <w:tcPr>
            <w:tcW w:w="1186" w:type="dxa"/>
          </w:tcPr>
          <w:p w14:paraId="3D541143" w14:textId="77777777" w:rsidR="00EF1EA5" w:rsidRPr="00AE605B" w:rsidRDefault="00EF1EA5" w:rsidP="00F51FA5">
            <w:pPr>
              <w:rPr>
                <w:sz w:val="16"/>
              </w:rPr>
            </w:pPr>
            <w:r w:rsidRPr="00AE605B">
              <w:rPr>
                <w:sz w:val="16"/>
              </w:rPr>
              <w:t>A</w:t>
            </w:r>
          </w:p>
        </w:tc>
        <w:tc>
          <w:tcPr>
            <w:tcW w:w="1712" w:type="dxa"/>
            <w:tcBorders>
              <w:right w:val="nil"/>
            </w:tcBorders>
          </w:tcPr>
          <w:p w14:paraId="5D2703D7" w14:textId="77777777" w:rsidR="00EF1EA5" w:rsidRPr="007F7EAE" w:rsidRDefault="00EF1EA5" w:rsidP="00F51FA5">
            <w:pPr>
              <w:rPr>
                <w:sz w:val="18"/>
              </w:rPr>
            </w:pPr>
            <w:r w:rsidRPr="007F7EAE">
              <w:rPr>
                <w:sz w:val="18"/>
              </w:rPr>
              <w:t>lactulose</w:t>
            </w:r>
          </w:p>
          <w:p w14:paraId="3CCB3A67" w14:textId="0A5CB0E5" w:rsidR="00EF1EA5" w:rsidRPr="007F7EAE" w:rsidRDefault="005F3305" w:rsidP="00F51FA5">
            <w:pPr>
              <w:rPr>
                <w:sz w:val="18"/>
              </w:rPr>
            </w:pPr>
            <w:r>
              <w:rPr>
                <w:noProof/>
                <w:lang w:eastAsia="zh-CN"/>
              </w:rPr>
              <mc:AlternateContent>
                <mc:Choice Requires="wps">
                  <w:drawing>
                    <wp:anchor distT="0" distB="0" distL="114300" distR="114300" simplePos="0" relativeHeight="251667456" behindDoc="0" locked="0" layoutInCell="1" allowOverlap="1" wp14:anchorId="5DADF89B" wp14:editId="2C4D4FDD">
                      <wp:simplePos x="0" y="0"/>
                      <wp:positionH relativeFrom="column">
                        <wp:posOffset>56515</wp:posOffset>
                      </wp:positionH>
                      <wp:positionV relativeFrom="paragraph">
                        <wp:posOffset>-8890</wp:posOffset>
                      </wp:positionV>
                      <wp:extent cx="5326380" cy="1403985"/>
                      <wp:effectExtent l="0" t="685800" r="0" b="6756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1EF56884"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4.45pt;margin-top:-.7pt;width:419.4pt;height:110.55pt;rotation:-1030923fd;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QpcGA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" filled="f" stroked="f">
                      <v:textbox style="mso-fit-shape-to-text:t">
                        <w:txbxContent>
                          <w:p w14:paraId="1EF56884"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EF1EA5" w:rsidRPr="007F7EAE">
              <w:rPr>
                <w:sz w:val="18"/>
              </w:rPr>
              <w:t>domperidone</w:t>
            </w:r>
          </w:p>
          <w:p w14:paraId="5B8C5F74" w14:textId="77777777" w:rsidR="00EF1EA5" w:rsidRPr="007F7EAE" w:rsidRDefault="00EF1EA5" w:rsidP="00F51FA5">
            <w:pPr>
              <w:rPr>
                <w:sz w:val="18"/>
              </w:rPr>
            </w:pPr>
            <w:r w:rsidRPr="007F7EAE">
              <w:rPr>
                <w:sz w:val="18"/>
              </w:rPr>
              <w:t>miconazole</w:t>
            </w:r>
          </w:p>
          <w:p w14:paraId="3336BD68" w14:textId="77777777" w:rsidR="00EF1EA5" w:rsidRPr="007F7EAE" w:rsidRDefault="00EF1EA5" w:rsidP="00F51FA5">
            <w:pPr>
              <w:rPr>
                <w:sz w:val="18"/>
              </w:rPr>
            </w:pPr>
            <w:r w:rsidRPr="007F7EAE">
              <w:rPr>
                <w:sz w:val="18"/>
              </w:rPr>
              <w:t>nystatin</w:t>
            </w:r>
          </w:p>
          <w:p w14:paraId="560D1792" w14:textId="77777777" w:rsidR="00EF1EA5" w:rsidRPr="007F7EAE" w:rsidRDefault="00EF1EA5" w:rsidP="00F51FA5">
            <w:pPr>
              <w:rPr>
                <w:sz w:val="18"/>
              </w:rPr>
            </w:pPr>
            <w:r w:rsidRPr="007F7EAE">
              <w:rPr>
                <w:sz w:val="18"/>
              </w:rPr>
              <w:t>laurisilsulfate</w:t>
            </w:r>
          </w:p>
        </w:tc>
        <w:tc>
          <w:tcPr>
            <w:tcW w:w="686" w:type="dxa"/>
            <w:tcBorders>
              <w:left w:val="nil"/>
            </w:tcBorders>
          </w:tcPr>
          <w:p w14:paraId="4F4E1F3E" w14:textId="77777777" w:rsidR="00EF1EA5" w:rsidRPr="007F7EAE" w:rsidRDefault="00EF1EA5" w:rsidP="00F51FA5">
            <w:pPr>
              <w:rPr>
                <w:sz w:val="18"/>
              </w:rPr>
            </w:pPr>
            <w:r w:rsidRPr="007F7EAE">
              <w:rPr>
                <w:sz w:val="18"/>
              </w:rPr>
              <w:t>125</w:t>
            </w:r>
          </w:p>
          <w:p w14:paraId="03117A40" w14:textId="77777777" w:rsidR="00EF1EA5" w:rsidRPr="007F7EAE" w:rsidRDefault="00EF1EA5" w:rsidP="00F51FA5">
            <w:pPr>
              <w:rPr>
                <w:sz w:val="18"/>
              </w:rPr>
            </w:pPr>
            <w:r w:rsidRPr="007F7EAE">
              <w:rPr>
                <w:sz w:val="18"/>
              </w:rPr>
              <w:t>100</w:t>
            </w:r>
          </w:p>
          <w:p w14:paraId="508B8BDE" w14:textId="77777777" w:rsidR="00EF1EA5" w:rsidRPr="007F7EAE" w:rsidRDefault="00EF1EA5" w:rsidP="00F51FA5">
            <w:pPr>
              <w:rPr>
                <w:sz w:val="18"/>
              </w:rPr>
            </w:pPr>
            <w:r w:rsidRPr="007F7EAE">
              <w:rPr>
                <w:sz w:val="18"/>
              </w:rPr>
              <w:t>75</w:t>
            </w:r>
          </w:p>
          <w:p w14:paraId="14819A59" w14:textId="77777777" w:rsidR="00EF1EA5" w:rsidRPr="007F7EAE" w:rsidRDefault="00EF1EA5" w:rsidP="00F51FA5">
            <w:pPr>
              <w:rPr>
                <w:sz w:val="18"/>
              </w:rPr>
            </w:pPr>
            <w:r w:rsidRPr="007F7EAE">
              <w:rPr>
                <w:sz w:val="18"/>
              </w:rPr>
              <w:t>50</w:t>
            </w:r>
          </w:p>
          <w:p w14:paraId="4B0AF284" w14:textId="77777777" w:rsidR="00EF1EA5" w:rsidRPr="007F7EAE" w:rsidRDefault="00EF1EA5" w:rsidP="00F51FA5">
            <w:pPr>
              <w:rPr>
                <w:sz w:val="18"/>
              </w:rPr>
            </w:pPr>
            <w:r w:rsidRPr="007F7EAE">
              <w:rPr>
                <w:sz w:val="18"/>
              </w:rPr>
              <w:t>25</w:t>
            </w:r>
          </w:p>
        </w:tc>
        <w:tc>
          <w:tcPr>
            <w:tcW w:w="1448" w:type="dxa"/>
            <w:tcBorders>
              <w:right w:val="nil"/>
            </w:tcBorders>
          </w:tcPr>
          <w:p w14:paraId="7E0695E7" w14:textId="77777777" w:rsidR="00EF1EA5" w:rsidRPr="007F7EAE" w:rsidRDefault="00EF1EA5" w:rsidP="00F51FA5">
            <w:pPr>
              <w:rPr>
                <w:sz w:val="18"/>
              </w:rPr>
            </w:pPr>
            <w:r w:rsidRPr="007F7EAE">
              <w:rPr>
                <w:sz w:val="18"/>
              </w:rPr>
              <w:t>lactulose</w:t>
            </w:r>
          </w:p>
          <w:p w14:paraId="5DB1CAF5" w14:textId="77777777" w:rsidR="00EF1EA5" w:rsidRPr="007F7EAE" w:rsidRDefault="00EF1EA5" w:rsidP="00F51FA5">
            <w:pPr>
              <w:rPr>
                <w:sz w:val="18"/>
              </w:rPr>
            </w:pPr>
            <w:r w:rsidRPr="007F7EAE">
              <w:rPr>
                <w:sz w:val="18"/>
              </w:rPr>
              <w:t>domperidone</w:t>
            </w:r>
          </w:p>
          <w:p w14:paraId="08C40594" w14:textId="77777777" w:rsidR="00EF1EA5" w:rsidRPr="007F7EAE" w:rsidRDefault="00EF1EA5" w:rsidP="00F51FA5">
            <w:pPr>
              <w:rPr>
                <w:sz w:val="18"/>
              </w:rPr>
            </w:pPr>
            <w:r w:rsidRPr="007F7EAE">
              <w:rPr>
                <w:sz w:val="18"/>
              </w:rPr>
              <w:t>miconazole</w:t>
            </w:r>
          </w:p>
          <w:p w14:paraId="6316B9CF" w14:textId="77777777" w:rsidR="00EF1EA5" w:rsidRPr="007F7EAE" w:rsidRDefault="00EF1EA5" w:rsidP="00F51FA5">
            <w:pPr>
              <w:rPr>
                <w:sz w:val="18"/>
              </w:rPr>
            </w:pPr>
            <w:r w:rsidRPr="007F7EAE">
              <w:rPr>
                <w:sz w:val="18"/>
              </w:rPr>
              <w:t>nystatin</w:t>
            </w:r>
          </w:p>
          <w:p w14:paraId="79E31921" w14:textId="77777777" w:rsidR="00EF1EA5" w:rsidRPr="007F7EAE" w:rsidRDefault="00EF1EA5" w:rsidP="00F51FA5">
            <w:pPr>
              <w:rPr>
                <w:sz w:val="18"/>
              </w:rPr>
            </w:pPr>
            <w:r w:rsidRPr="007F7EAE">
              <w:rPr>
                <w:sz w:val="18"/>
              </w:rPr>
              <w:t>laurisilsulfate</w:t>
            </w:r>
          </w:p>
        </w:tc>
        <w:tc>
          <w:tcPr>
            <w:tcW w:w="681" w:type="dxa"/>
            <w:tcBorders>
              <w:left w:val="nil"/>
            </w:tcBorders>
          </w:tcPr>
          <w:p w14:paraId="18480C83" w14:textId="77777777" w:rsidR="00EF1EA5" w:rsidRPr="007F7EAE" w:rsidRDefault="00EF1EA5" w:rsidP="00F51FA5">
            <w:pPr>
              <w:rPr>
                <w:sz w:val="18"/>
              </w:rPr>
            </w:pPr>
            <w:r w:rsidRPr="007F7EAE">
              <w:rPr>
                <w:sz w:val="18"/>
              </w:rPr>
              <w:t>125</w:t>
            </w:r>
          </w:p>
          <w:p w14:paraId="1F14CB71" w14:textId="77777777" w:rsidR="00EF1EA5" w:rsidRPr="007F7EAE" w:rsidRDefault="00EF1EA5" w:rsidP="00F51FA5">
            <w:pPr>
              <w:rPr>
                <w:sz w:val="18"/>
              </w:rPr>
            </w:pPr>
            <w:r w:rsidRPr="007F7EAE">
              <w:rPr>
                <w:sz w:val="18"/>
              </w:rPr>
              <w:t>100</w:t>
            </w:r>
          </w:p>
          <w:p w14:paraId="7BCD7D52" w14:textId="77777777" w:rsidR="00EF1EA5" w:rsidRPr="007F7EAE" w:rsidRDefault="00EF1EA5" w:rsidP="00F51FA5">
            <w:pPr>
              <w:rPr>
                <w:sz w:val="18"/>
              </w:rPr>
            </w:pPr>
            <w:r w:rsidRPr="007F7EAE">
              <w:rPr>
                <w:sz w:val="18"/>
              </w:rPr>
              <w:t>75</w:t>
            </w:r>
          </w:p>
          <w:p w14:paraId="154DB9BD" w14:textId="77777777" w:rsidR="00EF1EA5" w:rsidRPr="007F7EAE" w:rsidRDefault="00EF1EA5" w:rsidP="00F51FA5">
            <w:pPr>
              <w:rPr>
                <w:sz w:val="18"/>
              </w:rPr>
            </w:pPr>
            <w:r w:rsidRPr="007F7EAE">
              <w:rPr>
                <w:sz w:val="18"/>
              </w:rPr>
              <w:t>50</w:t>
            </w:r>
          </w:p>
          <w:p w14:paraId="61DB4061" w14:textId="77777777" w:rsidR="00EF1EA5" w:rsidRPr="007F7EAE" w:rsidRDefault="00EF1EA5" w:rsidP="00F51FA5">
            <w:pPr>
              <w:rPr>
                <w:sz w:val="18"/>
              </w:rPr>
            </w:pPr>
            <w:r w:rsidRPr="007F7EAE">
              <w:rPr>
                <w:sz w:val="18"/>
              </w:rPr>
              <w:t>25</w:t>
            </w:r>
          </w:p>
        </w:tc>
        <w:tc>
          <w:tcPr>
            <w:tcW w:w="1468" w:type="dxa"/>
            <w:tcBorders>
              <w:right w:val="nil"/>
            </w:tcBorders>
          </w:tcPr>
          <w:p w14:paraId="3341B656" w14:textId="77777777" w:rsidR="00EF1EA5" w:rsidRPr="007F7EAE" w:rsidRDefault="00EF1EA5" w:rsidP="00F51FA5">
            <w:pPr>
              <w:rPr>
                <w:sz w:val="18"/>
              </w:rPr>
            </w:pPr>
            <w:r w:rsidRPr="007F7EAE">
              <w:rPr>
                <w:sz w:val="18"/>
              </w:rPr>
              <w:t>lactulose</w:t>
            </w:r>
          </w:p>
          <w:p w14:paraId="7AFCC6B3" w14:textId="77777777" w:rsidR="00EF1EA5" w:rsidRPr="007F7EAE" w:rsidRDefault="00EF1EA5" w:rsidP="00F51FA5">
            <w:pPr>
              <w:rPr>
                <w:sz w:val="18"/>
              </w:rPr>
            </w:pPr>
            <w:r w:rsidRPr="007F7EAE">
              <w:rPr>
                <w:sz w:val="18"/>
              </w:rPr>
              <w:t>domperidone</w:t>
            </w:r>
          </w:p>
          <w:p w14:paraId="4E5FA97A" w14:textId="77777777" w:rsidR="00EF1EA5" w:rsidRPr="007F7EAE" w:rsidRDefault="00EF1EA5" w:rsidP="00F51FA5">
            <w:pPr>
              <w:rPr>
                <w:sz w:val="18"/>
              </w:rPr>
            </w:pPr>
            <w:r w:rsidRPr="007F7EAE">
              <w:rPr>
                <w:sz w:val="18"/>
              </w:rPr>
              <w:t>miconazole</w:t>
            </w:r>
          </w:p>
          <w:p w14:paraId="46F58F40" w14:textId="77777777" w:rsidR="00EF1EA5" w:rsidRPr="007F7EAE" w:rsidRDefault="00EF1EA5" w:rsidP="00F51FA5">
            <w:pPr>
              <w:rPr>
                <w:sz w:val="18"/>
              </w:rPr>
            </w:pPr>
            <w:r w:rsidRPr="007F7EAE">
              <w:rPr>
                <w:sz w:val="18"/>
              </w:rPr>
              <w:t>nystatin</w:t>
            </w:r>
          </w:p>
          <w:p w14:paraId="55857399" w14:textId="77777777" w:rsidR="00EF1EA5" w:rsidRPr="007F7EAE" w:rsidRDefault="00EF1EA5" w:rsidP="00F51FA5">
            <w:pPr>
              <w:rPr>
                <w:sz w:val="18"/>
              </w:rPr>
            </w:pPr>
            <w:r w:rsidRPr="007F7EAE">
              <w:rPr>
                <w:sz w:val="18"/>
              </w:rPr>
              <w:t>laurisilsulfate</w:t>
            </w:r>
          </w:p>
        </w:tc>
        <w:tc>
          <w:tcPr>
            <w:tcW w:w="729" w:type="dxa"/>
            <w:tcBorders>
              <w:left w:val="nil"/>
            </w:tcBorders>
          </w:tcPr>
          <w:p w14:paraId="7BB09D41" w14:textId="77777777" w:rsidR="00EF1EA5" w:rsidRPr="007F7EAE" w:rsidRDefault="00EF1EA5" w:rsidP="00F51FA5">
            <w:pPr>
              <w:rPr>
                <w:sz w:val="18"/>
              </w:rPr>
            </w:pPr>
            <w:r w:rsidRPr="007F7EAE">
              <w:rPr>
                <w:sz w:val="18"/>
              </w:rPr>
              <w:t>125</w:t>
            </w:r>
          </w:p>
          <w:p w14:paraId="418DBD4D" w14:textId="77777777" w:rsidR="00EF1EA5" w:rsidRPr="007F7EAE" w:rsidRDefault="00EF1EA5" w:rsidP="00F51FA5">
            <w:pPr>
              <w:rPr>
                <w:sz w:val="18"/>
              </w:rPr>
            </w:pPr>
            <w:r w:rsidRPr="007F7EAE">
              <w:rPr>
                <w:sz w:val="18"/>
              </w:rPr>
              <w:t>100</w:t>
            </w:r>
          </w:p>
          <w:p w14:paraId="75A40205" w14:textId="77777777" w:rsidR="00EF1EA5" w:rsidRPr="007F7EAE" w:rsidRDefault="00EF1EA5" w:rsidP="00F51FA5">
            <w:pPr>
              <w:rPr>
                <w:sz w:val="18"/>
              </w:rPr>
            </w:pPr>
            <w:r w:rsidRPr="007F7EAE">
              <w:rPr>
                <w:sz w:val="18"/>
              </w:rPr>
              <w:t>75</w:t>
            </w:r>
          </w:p>
          <w:p w14:paraId="2FEE6BDC" w14:textId="77777777" w:rsidR="00EF1EA5" w:rsidRPr="007F7EAE" w:rsidRDefault="00EF1EA5" w:rsidP="00F51FA5">
            <w:pPr>
              <w:rPr>
                <w:sz w:val="18"/>
              </w:rPr>
            </w:pPr>
            <w:r w:rsidRPr="007F7EAE">
              <w:rPr>
                <w:sz w:val="18"/>
              </w:rPr>
              <w:t>50</w:t>
            </w:r>
          </w:p>
          <w:p w14:paraId="68AC9C14" w14:textId="77777777" w:rsidR="00EF1EA5" w:rsidRPr="007F7EAE" w:rsidRDefault="00EF1EA5" w:rsidP="00F51FA5">
            <w:pPr>
              <w:rPr>
                <w:sz w:val="18"/>
              </w:rPr>
            </w:pPr>
            <w:r w:rsidRPr="007F7EAE">
              <w:rPr>
                <w:sz w:val="18"/>
              </w:rPr>
              <w:t>25</w:t>
            </w:r>
          </w:p>
        </w:tc>
        <w:tc>
          <w:tcPr>
            <w:tcW w:w="1468" w:type="dxa"/>
            <w:tcBorders>
              <w:right w:val="nil"/>
            </w:tcBorders>
          </w:tcPr>
          <w:p w14:paraId="40EC9E35" w14:textId="77777777" w:rsidR="00EF1EA5" w:rsidRPr="007F7EAE" w:rsidRDefault="00EF1EA5" w:rsidP="00F51FA5">
            <w:pPr>
              <w:rPr>
                <w:sz w:val="18"/>
              </w:rPr>
            </w:pPr>
            <w:r w:rsidRPr="007F7EAE">
              <w:rPr>
                <w:sz w:val="18"/>
              </w:rPr>
              <w:t>lactulose</w:t>
            </w:r>
          </w:p>
          <w:p w14:paraId="507E2328" w14:textId="77777777" w:rsidR="00EF1EA5" w:rsidRPr="007F7EAE" w:rsidRDefault="00EF1EA5" w:rsidP="00F51FA5">
            <w:pPr>
              <w:rPr>
                <w:sz w:val="18"/>
              </w:rPr>
            </w:pPr>
            <w:r w:rsidRPr="007F7EAE">
              <w:rPr>
                <w:sz w:val="18"/>
              </w:rPr>
              <w:t>domperidone</w:t>
            </w:r>
          </w:p>
          <w:p w14:paraId="12178F73" w14:textId="77777777" w:rsidR="00EF1EA5" w:rsidRPr="007F7EAE" w:rsidRDefault="00EF1EA5" w:rsidP="00F51FA5">
            <w:pPr>
              <w:rPr>
                <w:sz w:val="18"/>
              </w:rPr>
            </w:pPr>
            <w:r w:rsidRPr="007F7EAE">
              <w:rPr>
                <w:sz w:val="18"/>
              </w:rPr>
              <w:t>miconazole</w:t>
            </w:r>
          </w:p>
          <w:p w14:paraId="2CE6E10E" w14:textId="77777777" w:rsidR="00EF1EA5" w:rsidRPr="007F7EAE" w:rsidRDefault="00EF1EA5" w:rsidP="00F51FA5">
            <w:pPr>
              <w:rPr>
                <w:sz w:val="18"/>
              </w:rPr>
            </w:pPr>
            <w:r w:rsidRPr="007F7EAE">
              <w:rPr>
                <w:sz w:val="18"/>
              </w:rPr>
              <w:t>nystatin</w:t>
            </w:r>
          </w:p>
          <w:p w14:paraId="3054AB5B" w14:textId="77777777" w:rsidR="00EF1EA5" w:rsidRPr="007F7EAE" w:rsidRDefault="00EF1EA5" w:rsidP="00F51FA5">
            <w:pPr>
              <w:rPr>
                <w:sz w:val="18"/>
              </w:rPr>
            </w:pPr>
            <w:r w:rsidRPr="007F7EAE">
              <w:rPr>
                <w:sz w:val="18"/>
              </w:rPr>
              <w:t>laurisilsulfate</w:t>
            </w:r>
          </w:p>
        </w:tc>
        <w:tc>
          <w:tcPr>
            <w:tcW w:w="729" w:type="dxa"/>
            <w:tcBorders>
              <w:left w:val="nil"/>
            </w:tcBorders>
          </w:tcPr>
          <w:p w14:paraId="3B3E90A9" w14:textId="77777777" w:rsidR="00EF1EA5" w:rsidRPr="007F7EAE" w:rsidRDefault="00EF1EA5" w:rsidP="00F51FA5">
            <w:pPr>
              <w:rPr>
                <w:sz w:val="18"/>
              </w:rPr>
            </w:pPr>
            <w:r w:rsidRPr="007F7EAE">
              <w:rPr>
                <w:sz w:val="18"/>
              </w:rPr>
              <w:t>125</w:t>
            </w:r>
          </w:p>
          <w:p w14:paraId="6A406BA0" w14:textId="77777777" w:rsidR="00EF1EA5" w:rsidRPr="007F7EAE" w:rsidRDefault="00EF1EA5" w:rsidP="00F51FA5">
            <w:pPr>
              <w:rPr>
                <w:sz w:val="18"/>
              </w:rPr>
            </w:pPr>
            <w:r w:rsidRPr="007F7EAE">
              <w:rPr>
                <w:sz w:val="18"/>
              </w:rPr>
              <w:t>100</w:t>
            </w:r>
          </w:p>
          <w:p w14:paraId="446DB6DC" w14:textId="77777777" w:rsidR="00EF1EA5" w:rsidRPr="007F7EAE" w:rsidRDefault="00EF1EA5" w:rsidP="00F51FA5">
            <w:pPr>
              <w:rPr>
                <w:sz w:val="18"/>
              </w:rPr>
            </w:pPr>
            <w:r w:rsidRPr="007F7EAE">
              <w:rPr>
                <w:sz w:val="18"/>
              </w:rPr>
              <w:t>75</w:t>
            </w:r>
          </w:p>
          <w:p w14:paraId="400CF8AD" w14:textId="77777777" w:rsidR="00EF1EA5" w:rsidRPr="007F7EAE" w:rsidRDefault="00EF1EA5" w:rsidP="00F51FA5">
            <w:pPr>
              <w:rPr>
                <w:sz w:val="18"/>
              </w:rPr>
            </w:pPr>
            <w:r w:rsidRPr="007F7EAE">
              <w:rPr>
                <w:sz w:val="18"/>
              </w:rPr>
              <w:t>50</w:t>
            </w:r>
          </w:p>
          <w:p w14:paraId="4CACEE1F" w14:textId="77777777" w:rsidR="00EF1EA5" w:rsidRPr="007F7EAE" w:rsidRDefault="00EF1EA5" w:rsidP="00F51FA5">
            <w:pPr>
              <w:rPr>
                <w:sz w:val="18"/>
              </w:rPr>
            </w:pPr>
            <w:r w:rsidRPr="007F7EAE">
              <w:rPr>
                <w:sz w:val="18"/>
              </w:rPr>
              <w:t>25</w:t>
            </w:r>
          </w:p>
        </w:tc>
      </w:tr>
      <w:tr w:rsidR="00EF1EA5" w14:paraId="29CD7C01" w14:textId="77777777" w:rsidTr="00F51FA5">
        <w:tc>
          <w:tcPr>
            <w:tcW w:w="1186" w:type="dxa"/>
          </w:tcPr>
          <w:p w14:paraId="7BF08A89" w14:textId="77777777" w:rsidR="00EF1EA5" w:rsidRPr="00AE605B" w:rsidRDefault="00EF1EA5" w:rsidP="00F51FA5">
            <w:pPr>
              <w:rPr>
                <w:sz w:val="16"/>
              </w:rPr>
            </w:pPr>
            <w:r w:rsidRPr="00AE605B">
              <w:rPr>
                <w:sz w:val="16"/>
              </w:rPr>
              <w:t>B</w:t>
            </w:r>
          </w:p>
        </w:tc>
        <w:tc>
          <w:tcPr>
            <w:tcW w:w="1712" w:type="dxa"/>
            <w:tcBorders>
              <w:right w:val="nil"/>
            </w:tcBorders>
          </w:tcPr>
          <w:p w14:paraId="55FF9ECE" w14:textId="77777777" w:rsidR="00EF1EA5" w:rsidRPr="007F7EAE" w:rsidRDefault="00EF1EA5" w:rsidP="00F51FA5">
            <w:pPr>
              <w:rPr>
                <w:sz w:val="18"/>
              </w:rPr>
            </w:pPr>
            <w:r w:rsidRPr="007F7EAE">
              <w:rPr>
                <w:sz w:val="18"/>
              </w:rPr>
              <w:t>Ferrous fum.</w:t>
            </w:r>
          </w:p>
          <w:p w14:paraId="4A7C3A8C" w14:textId="77777777" w:rsidR="00EF1EA5" w:rsidRPr="007F7EAE" w:rsidRDefault="00EF1EA5" w:rsidP="00F51FA5">
            <w:pPr>
              <w:rPr>
                <w:sz w:val="18"/>
              </w:rPr>
            </w:pPr>
            <w:r w:rsidRPr="007F7EAE">
              <w:rPr>
                <w:sz w:val="18"/>
              </w:rPr>
              <w:t>Phytomenad.</w:t>
            </w:r>
          </w:p>
          <w:p w14:paraId="1ADEF46A" w14:textId="77777777" w:rsidR="00EF1EA5" w:rsidRDefault="00EF1EA5" w:rsidP="00F51FA5">
            <w:r w:rsidRPr="007F7EAE">
              <w:rPr>
                <w:sz w:val="18"/>
              </w:rPr>
              <w:t>Carbas. calcium</w:t>
            </w:r>
          </w:p>
        </w:tc>
        <w:tc>
          <w:tcPr>
            <w:tcW w:w="686" w:type="dxa"/>
            <w:tcBorders>
              <w:left w:val="nil"/>
            </w:tcBorders>
          </w:tcPr>
          <w:p w14:paraId="76533B08" w14:textId="77777777" w:rsidR="00EF1EA5" w:rsidRPr="007F7EAE" w:rsidRDefault="00EF1EA5" w:rsidP="00F51FA5">
            <w:pPr>
              <w:rPr>
                <w:sz w:val="18"/>
              </w:rPr>
            </w:pPr>
            <w:r w:rsidRPr="007F7EAE">
              <w:rPr>
                <w:sz w:val="18"/>
              </w:rPr>
              <w:t>100</w:t>
            </w:r>
          </w:p>
          <w:p w14:paraId="720C8868" w14:textId="77777777" w:rsidR="00EF1EA5" w:rsidRPr="007F7EAE" w:rsidRDefault="00EF1EA5" w:rsidP="00F51FA5">
            <w:pPr>
              <w:rPr>
                <w:sz w:val="18"/>
              </w:rPr>
            </w:pPr>
            <w:r w:rsidRPr="007F7EAE">
              <w:rPr>
                <w:sz w:val="18"/>
              </w:rPr>
              <w:t>70</w:t>
            </w:r>
          </w:p>
          <w:p w14:paraId="65D9EA33" w14:textId="77777777" w:rsidR="00EF1EA5" w:rsidRDefault="00EF1EA5" w:rsidP="00F51FA5">
            <w:r w:rsidRPr="007F7EAE">
              <w:rPr>
                <w:sz w:val="18"/>
              </w:rPr>
              <w:t>40</w:t>
            </w:r>
          </w:p>
        </w:tc>
        <w:tc>
          <w:tcPr>
            <w:tcW w:w="1448" w:type="dxa"/>
            <w:tcBorders>
              <w:right w:val="nil"/>
            </w:tcBorders>
          </w:tcPr>
          <w:p w14:paraId="73FAA06F" w14:textId="77777777" w:rsidR="00EF1EA5" w:rsidRPr="007F7EAE" w:rsidRDefault="00EF1EA5" w:rsidP="00F51FA5">
            <w:pPr>
              <w:rPr>
                <w:sz w:val="18"/>
              </w:rPr>
            </w:pPr>
            <w:r w:rsidRPr="007F7EAE">
              <w:rPr>
                <w:sz w:val="18"/>
              </w:rPr>
              <w:t>Ferrous fum.</w:t>
            </w:r>
          </w:p>
          <w:p w14:paraId="70E9B077" w14:textId="77777777" w:rsidR="00EF1EA5" w:rsidRPr="007F7EAE" w:rsidRDefault="00EF1EA5" w:rsidP="00F51FA5">
            <w:pPr>
              <w:rPr>
                <w:sz w:val="18"/>
              </w:rPr>
            </w:pPr>
            <w:r w:rsidRPr="007F7EAE">
              <w:rPr>
                <w:sz w:val="18"/>
              </w:rPr>
              <w:t>Phytomenad.</w:t>
            </w:r>
          </w:p>
          <w:p w14:paraId="5023C608" w14:textId="77777777" w:rsidR="00EF1EA5" w:rsidRDefault="00EF1EA5" w:rsidP="00F51FA5">
            <w:r w:rsidRPr="007F7EAE">
              <w:rPr>
                <w:sz w:val="18"/>
              </w:rPr>
              <w:t>Carbas. calcium</w:t>
            </w:r>
          </w:p>
        </w:tc>
        <w:tc>
          <w:tcPr>
            <w:tcW w:w="681" w:type="dxa"/>
            <w:tcBorders>
              <w:left w:val="nil"/>
            </w:tcBorders>
          </w:tcPr>
          <w:p w14:paraId="0771040A" w14:textId="77777777" w:rsidR="00EF1EA5" w:rsidRPr="007F7EAE" w:rsidRDefault="00EF1EA5" w:rsidP="00F51FA5">
            <w:pPr>
              <w:rPr>
                <w:sz w:val="18"/>
              </w:rPr>
            </w:pPr>
            <w:r w:rsidRPr="007F7EAE">
              <w:rPr>
                <w:sz w:val="18"/>
              </w:rPr>
              <w:t>100</w:t>
            </w:r>
          </w:p>
          <w:p w14:paraId="15B4B306" w14:textId="77777777" w:rsidR="00EF1EA5" w:rsidRPr="007F7EAE" w:rsidRDefault="00EF1EA5" w:rsidP="00F51FA5">
            <w:pPr>
              <w:rPr>
                <w:sz w:val="18"/>
              </w:rPr>
            </w:pPr>
            <w:r w:rsidRPr="007F7EAE">
              <w:rPr>
                <w:sz w:val="18"/>
              </w:rPr>
              <w:t>70</w:t>
            </w:r>
          </w:p>
          <w:p w14:paraId="5044BA48" w14:textId="77777777" w:rsidR="00EF1EA5" w:rsidRDefault="00EF1EA5" w:rsidP="00F51FA5">
            <w:r w:rsidRPr="007F7EAE">
              <w:rPr>
                <w:sz w:val="18"/>
              </w:rPr>
              <w:t>40</w:t>
            </w:r>
          </w:p>
        </w:tc>
        <w:tc>
          <w:tcPr>
            <w:tcW w:w="1468" w:type="dxa"/>
            <w:tcBorders>
              <w:right w:val="nil"/>
            </w:tcBorders>
          </w:tcPr>
          <w:p w14:paraId="77AB3278" w14:textId="77777777" w:rsidR="00EF1EA5" w:rsidRPr="007F7EAE" w:rsidRDefault="00EF1EA5" w:rsidP="00F51FA5">
            <w:pPr>
              <w:rPr>
                <w:sz w:val="18"/>
              </w:rPr>
            </w:pPr>
            <w:r w:rsidRPr="007F7EAE">
              <w:rPr>
                <w:sz w:val="18"/>
              </w:rPr>
              <w:t>Ferrous fum.</w:t>
            </w:r>
          </w:p>
          <w:p w14:paraId="7DBC2F62" w14:textId="77777777" w:rsidR="00EF1EA5" w:rsidRPr="007F7EAE" w:rsidRDefault="00EF1EA5" w:rsidP="00F51FA5">
            <w:pPr>
              <w:rPr>
                <w:sz w:val="18"/>
              </w:rPr>
            </w:pPr>
            <w:r w:rsidRPr="007F7EAE">
              <w:rPr>
                <w:sz w:val="18"/>
              </w:rPr>
              <w:t>Phytomenad.</w:t>
            </w:r>
          </w:p>
          <w:p w14:paraId="3772C44E" w14:textId="77777777" w:rsidR="00EF1EA5" w:rsidRDefault="00EF1EA5" w:rsidP="00F51FA5">
            <w:r w:rsidRPr="007F7EAE">
              <w:rPr>
                <w:sz w:val="18"/>
              </w:rPr>
              <w:t>Carbas. calcium</w:t>
            </w:r>
          </w:p>
        </w:tc>
        <w:tc>
          <w:tcPr>
            <w:tcW w:w="729" w:type="dxa"/>
            <w:tcBorders>
              <w:left w:val="nil"/>
            </w:tcBorders>
          </w:tcPr>
          <w:p w14:paraId="48E1A7FF" w14:textId="77777777" w:rsidR="00EF1EA5" w:rsidRPr="007F7EAE" w:rsidRDefault="00EF1EA5" w:rsidP="00F51FA5">
            <w:pPr>
              <w:rPr>
                <w:sz w:val="18"/>
              </w:rPr>
            </w:pPr>
            <w:r w:rsidRPr="007F7EAE">
              <w:rPr>
                <w:sz w:val="18"/>
              </w:rPr>
              <w:t>100</w:t>
            </w:r>
          </w:p>
          <w:p w14:paraId="13F6BC4E" w14:textId="77777777" w:rsidR="00EF1EA5" w:rsidRPr="007F7EAE" w:rsidRDefault="00EF1EA5" w:rsidP="00F51FA5">
            <w:pPr>
              <w:rPr>
                <w:sz w:val="18"/>
              </w:rPr>
            </w:pPr>
            <w:r w:rsidRPr="007F7EAE">
              <w:rPr>
                <w:sz w:val="18"/>
              </w:rPr>
              <w:t>70</w:t>
            </w:r>
          </w:p>
          <w:p w14:paraId="7BA2A791" w14:textId="77777777" w:rsidR="00EF1EA5" w:rsidRDefault="00EF1EA5" w:rsidP="00F51FA5">
            <w:r w:rsidRPr="007F7EAE">
              <w:rPr>
                <w:sz w:val="18"/>
              </w:rPr>
              <w:t>40</w:t>
            </w:r>
          </w:p>
        </w:tc>
        <w:tc>
          <w:tcPr>
            <w:tcW w:w="1468" w:type="dxa"/>
            <w:tcBorders>
              <w:right w:val="nil"/>
            </w:tcBorders>
          </w:tcPr>
          <w:p w14:paraId="2A035E76" w14:textId="77777777" w:rsidR="00EF1EA5" w:rsidRPr="007F7EAE" w:rsidRDefault="00EF1EA5" w:rsidP="00F51FA5">
            <w:pPr>
              <w:rPr>
                <w:sz w:val="18"/>
              </w:rPr>
            </w:pPr>
            <w:r w:rsidRPr="007F7EAE">
              <w:rPr>
                <w:sz w:val="18"/>
              </w:rPr>
              <w:t>Ferrous fum.</w:t>
            </w:r>
          </w:p>
          <w:p w14:paraId="5E4BA736" w14:textId="77777777" w:rsidR="00EF1EA5" w:rsidRPr="007F7EAE" w:rsidRDefault="00EF1EA5" w:rsidP="00F51FA5">
            <w:pPr>
              <w:rPr>
                <w:sz w:val="18"/>
              </w:rPr>
            </w:pPr>
            <w:r w:rsidRPr="007F7EAE">
              <w:rPr>
                <w:sz w:val="18"/>
              </w:rPr>
              <w:t>Phytomenad.</w:t>
            </w:r>
          </w:p>
          <w:p w14:paraId="175AB45C" w14:textId="77777777" w:rsidR="00EF1EA5" w:rsidRDefault="00EF1EA5" w:rsidP="00F51FA5">
            <w:r w:rsidRPr="007F7EAE">
              <w:rPr>
                <w:sz w:val="18"/>
              </w:rPr>
              <w:t>Carbas. calcium</w:t>
            </w:r>
          </w:p>
        </w:tc>
        <w:tc>
          <w:tcPr>
            <w:tcW w:w="729" w:type="dxa"/>
            <w:tcBorders>
              <w:left w:val="nil"/>
            </w:tcBorders>
          </w:tcPr>
          <w:p w14:paraId="0DC5FCED" w14:textId="77777777" w:rsidR="00EF1EA5" w:rsidRPr="007F7EAE" w:rsidRDefault="00EF1EA5" w:rsidP="00F51FA5">
            <w:pPr>
              <w:rPr>
                <w:sz w:val="18"/>
              </w:rPr>
            </w:pPr>
            <w:r w:rsidRPr="007F7EAE">
              <w:rPr>
                <w:sz w:val="18"/>
              </w:rPr>
              <w:t>100</w:t>
            </w:r>
          </w:p>
          <w:p w14:paraId="7F84B8DB" w14:textId="77777777" w:rsidR="00EF1EA5" w:rsidRPr="007F7EAE" w:rsidRDefault="00EF1EA5" w:rsidP="00F51FA5">
            <w:pPr>
              <w:rPr>
                <w:sz w:val="18"/>
              </w:rPr>
            </w:pPr>
            <w:r w:rsidRPr="007F7EAE">
              <w:rPr>
                <w:sz w:val="18"/>
              </w:rPr>
              <w:t>70</w:t>
            </w:r>
          </w:p>
          <w:p w14:paraId="21B4A292" w14:textId="77777777" w:rsidR="00EF1EA5" w:rsidRDefault="00EF1EA5"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068039EE"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86483">
        <w:rPr>
          <w:noProof/>
          <w:lang w:eastAsia="zh-CN"/>
        </w:rPr>
        <w:drawing>
          <wp:inline distT="0" distB="0" distL="0" distR="0" wp14:anchorId="74B49F73" wp14:editId="5055F04B">
            <wp:extent cx="5939790" cy="3299460"/>
            <wp:effectExtent l="0" t="0" r="3810" b="0"/>
            <wp:docPr id="6" name="Picture 6"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75203BE9"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2C3E19">
        <w:rPr>
          <w:noProof/>
          <w:lang w:eastAsia="zh-CN"/>
        </w:rPr>
        <w:drawing>
          <wp:inline distT="0" distB="0" distL="0" distR="0" wp14:anchorId="0BF04E48" wp14:editId="1CF7DC40">
            <wp:extent cx="5939790" cy="3299460"/>
            <wp:effectExtent l="0" t="0" r="3810" b="0"/>
            <wp:docPr id="1" name="Picture 1"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4BAC01FA" w14:textId="77777777" w:rsidR="00024432" w:rsidRDefault="00024432">
      <w:r>
        <w:br w:type="page"/>
      </w:r>
    </w:p>
    <w:p w14:paraId="20D4A81E" w14:textId="1573FF84"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352B6A">
        <w:rPr>
          <w:noProof/>
          <w:lang w:eastAsia="zh-CN"/>
        </w:rPr>
        <w:drawing>
          <wp:inline distT="0" distB="0" distL="0" distR="0" wp14:anchorId="2A28C0EB" wp14:editId="787DC3DF">
            <wp:extent cx="5943600" cy="3305175"/>
            <wp:effectExtent l="0" t="0" r="0" b="9525"/>
            <wp:docPr id="4" name="Picture 4"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3EEB061D"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8140B6">
        <w:rPr>
          <w:noProof/>
          <w:lang w:eastAsia="zh-CN"/>
        </w:rPr>
        <w:drawing>
          <wp:inline distT="0" distB="0" distL="0" distR="0" wp14:anchorId="15914B90" wp14:editId="124D90CB">
            <wp:extent cx="5943600" cy="3305175"/>
            <wp:effectExtent l="0" t="0" r="0" b="9525"/>
            <wp:docPr id="5" name="Picture 5"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6459DC3F"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86483">
        <w:rPr>
          <w:noProof/>
          <w:lang w:eastAsia="zh-CN"/>
        </w:rPr>
        <w:drawing>
          <wp:inline distT="0" distB="0" distL="0" distR="0" wp14:anchorId="6BC950A6" wp14:editId="2527E27F">
            <wp:extent cx="5939790" cy="6788785"/>
            <wp:effectExtent l="0" t="0" r="3810" b="0"/>
            <wp:docPr id="7" name="Picture 7"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69B147B7"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F30209">
        <w:rPr>
          <w:noProof/>
          <w:lang w:eastAsia="zh-CN"/>
        </w:rPr>
        <w:drawing>
          <wp:inline distT="0" distB="0" distL="0" distR="0" wp14:anchorId="0628F516" wp14:editId="6C4F0363">
            <wp:extent cx="5939790" cy="6788785"/>
            <wp:effectExtent l="0" t="0" r="3810" b="0"/>
            <wp:docPr id="3" name="Picture 3"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9" w:name="_Toc429484229"/>
      <w:r>
        <w:lastRenderedPageBreak/>
        <w:t>References</w:t>
      </w:r>
      <w:bookmarkEnd w:id="19"/>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0"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0"/>
    </w:p>
    <w:p w14:paraId="038E069E" w14:textId="77777777" w:rsidR="00862BD7" w:rsidRPr="00862BD7" w:rsidRDefault="00862BD7" w:rsidP="00862BD7">
      <w:pPr>
        <w:spacing w:after="0" w:line="240" w:lineRule="auto"/>
        <w:rPr>
          <w:rFonts w:ascii="Calibri" w:hAnsi="Calibri" w:cs="Calibri"/>
          <w:noProof/>
        </w:rPr>
      </w:pPr>
      <w:bookmarkStart w:id="21"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1"/>
    </w:p>
    <w:p w14:paraId="54235055" w14:textId="77777777" w:rsidR="00862BD7" w:rsidRPr="00862BD7" w:rsidRDefault="00862BD7" w:rsidP="00862BD7">
      <w:pPr>
        <w:spacing w:after="0" w:line="240" w:lineRule="auto"/>
        <w:rPr>
          <w:rFonts w:ascii="Calibri" w:hAnsi="Calibri" w:cs="Calibri"/>
          <w:noProof/>
        </w:rPr>
      </w:pPr>
      <w:bookmarkStart w:id="22"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2"/>
    </w:p>
    <w:p w14:paraId="13E3171A" w14:textId="77777777" w:rsidR="00862BD7" w:rsidRPr="00862BD7" w:rsidRDefault="00862BD7" w:rsidP="00862BD7">
      <w:pPr>
        <w:spacing w:after="0" w:line="240" w:lineRule="auto"/>
        <w:rPr>
          <w:rFonts w:ascii="Calibri" w:hAnsi="Calibri" w:cs="Calibri"/>
          <w:noProof/>
        </w:rPr>
      </w:pPr>
      <w:bookmarkStart w:id="23"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3"/>
    </w:p>
    <w:p w14:paraId="2F7FCD25" w14:textId="77777777" w:rsidR="00862BD7" w:rsidRPr="00862BD7" w:rsidRDefault="00862BD7" w:rsidP="00862BD7">
      <w:pPr>
        <w:spacing w:line="240" w:lineRule="auto"/>
        <w:rPr>
          <w:rFonts w:ascii="Calibri" w:hAnsi="Calibri" w:cs="Calibri"/>
          <w:noProof/>
        </w:rPr>
      </w:pPr>
      <w:bookmarkStart w:id="24"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4"/>
    </w:p>
    <w:p w14:paraId="428F4BF9" w14:textId="564BA82E" w:rsidR="00862BD7" w:rsidRDefault="00862BD7" w:rsidP="00862BD7">
      <w:pPr>
        <w:spacing w:line="240" w:lineRule="auto"/>
        <w:rPr>
          <w:rFonts w:ascii="Calibri" w:hAnsi="Calibri" w:cs="Calibri"/>
          <w:noProof/>
        </w:rPr>
      </w:pPr>
    </w:p>
    <w:p w14:paraId="45E4C70A" w14:textId="17A3DBF5"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FC5E5" w14:textId="77777777" w:rsidR="00F06CC7" w:rsidRDefault="00F06CC7" w:rsidP="0074593E">
      <w:pPr>
        <w:spacing w:after="0" w:line="240" w:lineRule="auto"/>
      </w:pPr>
      <w:r>
        <w:separator/>
      </w:r>
    </w:p>
  </w:endnote>
  <w:endnote w:type="continuationSeparator" w:id="0">
    <w:p w14:paraId="22520F49" w14:textId="77777777" w:rsidR="00F06CC7" w:rsidRDefault="00F06CC7"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550889">
      <w:rPr>
        <w:noProof/>
      </w:rPr>
      <w:t>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6165FE" w14:textId="77777777" w:rsidR="00F06CC7" w:rsidRDefault="00F06CC7" w:rsidP="0074593E">
      <w:pPr>
        <w:spacing w:after="0" w:line="240" w:lineRule="auto"/>
      </w:pPr>
      <w:r>
        <w:separator/>
      </w:r>
    </w:p>
  </w:footnote>
  <w:footnote w:type="continuationSeparator" w:id="0">
    <w:p w14:paraId="460ABC92" w14:textId="77777777" w:rsidR="00F06CC7" w:rsidRDefault="00F06CC7"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838E9"/>
    <w:rsid w:val="00393D7E"/>
    <w:rsid w:val="003A04F0"/>
    <w:rsid w:val="003A4336"/>
    <w:rsid w:val="003A5D01"/>
    <w:rsid w:val="003B4830"/>
    <w:rsid w:val="003B63A9"/>
    <w:rsid w:val="003C3045"/>
    <w:rsid w:val="003C4AF4"/>
    <w:rsid w:val="003E1AF7"/>
    <w:rsid w:val="003E4E89"/>
    <w:rsid w:val="00413F36"/>
    <w:rsid w:val="00444A4E"/>
    <w:rsid w:val="00452220"/>
    <w:rsid w:val="004577B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0889"/>
    <w:rsid w:val="00554190"/>
    <w:rsid w:val="005670FD"/>
    <w:rsid w:val="00571F4A"/>
    <w:rsid w:val="005720C7"/>
    <w:rsid w:val="0057212D"/>
    <w:rsid w:val="00584EBA"/>
    <w:rsid w:val="00586E44"/>
    <w:rsid w:val="0059177A"/>
    <w:rsid w:val="0059591B"/>
    <w:rsid w:val="005B78B9"/>
    <w:rsid w:val="005C74A2"/>
    <w:rsid w:val="005D1ABA"/>
    <w:rsid w:val="005D5F85"/>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044FE"/>
    <w:rsid w:val="0091408B"/>
    <w:rsid w:val="009172E3"/>
    <w:rsid w:val="00933BF2"/>
    <w:rsid w:val="0094625E"/>
    <w:rsid w:val="0096169D"/>
    <w:rsid w:val="009616D5"/>
    <w:rsid w:val="009712F2"/>
    <w:rsid w:val="00980A6D"/>
    <w:rsid w:val="009831D6"/>
    <w:rsid w:val="00984B36"/>
    <w:rsid w:val="00984DC6"/>
    <w:rsid w:val="00986E27"/>
    <w:rsid w:val="00992682"/>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F0181"/>
    <w:rsid w:val="00C16C49"/>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06CC7"/>
    <w:rsid w:val="00F174CC"/>
    <w:rsid w:val="00F2460C"/>
    <w:rsid w:val="00F30209"/>
    <w:rsid w:val="00F37C28"/>
    <w:rsid w:val="00F64F66"/>
    <w:rsid w:val="00F65DCD"/>
    <w:rsid w:val="00F7104A"/>
    <w:rsid w:val="00F84428"/>
    <w:rsid w:val="00F951AA"/>
    <w:rsid w:val="00F96847"/>
    <w:rsid w:val="00FB166A"/>
    <w:rsid w:val="00FC27A3"/>
    <w:rsid w:val="00FC4420"/>
    <w:rsid w:val="00FE0955"/>
    <w:rsid w:val="00FE0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71B35-EF31-453A-A05A-2A09AA06B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3</Pages>
  <Words>2701</Words>
  <Characters>1540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8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50</cp:revision>
  <dcterms:created xsi:type="dcterms:W3CDTF">2015-09-08T03:06:00Z</dcterms:created>
  <dcterms:modified xsi:type="dcterms:W3CDTF">2015-11-11T04:25:00Z</dcterms:modified>
</cp:coreProperties>
</file>